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1A5D34F0" w:rsidR="00265CA6" w:rsidRPr="00563380" w:rsidRDefault="00265CA6" w:rsidP="001A451F">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juvenil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1A451F">
      <w:pPr>
        <w:pStyle w:val="Default"/>
        <w:spacing w:before="120" w:after="120" w:line="360" w:lineRule="auto"/>
      </w:pPr>
      <w:r w:rsidRPr="00563380">
        <w:t xml:space="preserve"> </w:t>
      </w:r>
    </w:p>
    <w:p w14:paraId="18167402" w14:textId="08CC0832" w:rsidR="005D1C07" w:rsidRPr="005D6730" w:rsidRDefault="005D1C07" w:rsidP="00BD5F31">
      <w:pPr>
        <w:pStyle w:val="Body"/>
        <w:spacing w:before="120" w:after="120" w:line="360" w:lineRule="auto"/>
        <w:rPr>
          <w:rFonts w:ascii="Times New Roman" w:hAnsi="Times New Roman" w:cs="Times New Roman"/>
          <w:color w:val="000000" w:themeColor="text1"/>
          <w:vertAlign w:val="superscript"/>
          <w:lang w:val="it-CH"/>
          <w:rPrChange w:id="0" w:author="Federico Tettamanti" w:date="2023-03-13T08:42:00Z">
            <w:rPr>
              <w:rFonts w:ascii="Times New Roman" w:hAnsi="Times New Roman" w:cs="Times New Roman"/>
              <w:color w:val="000000" w:themeColor="text1"/>
              <w:vertAlign w:val="superscript"/>
              <w:lang w:val="en-GB"/>
            </w:rPr>
          </w:rPrChange>
        </w:rPr>
      </w:pPr>
      <w:commentRangeStart w:id="1"/>
      <w:commentRangeStart w:id="2"/>
      <w:r w:rsidRPr="005D6730">
        <w:rPr>
          <w:rFonts w:ascii="Times New Roman" w:hAnsi="Times New Roman" w:cs="Times New Roman"/>
          <w:color w:val="000000" w:themeColor="text1"/>
          <w:lang w:val="it-CH"/>
          <w:rPrChange w:id="3" w:author="Federico Tettamanti" w:date="2023-03-13T08:42:00Z">
            <w:rPr>
              <w:rFonts w:ascii="Times New Roman" w:hAnsi="Times New Roman" w:cs="Times New Roman"/>
              <w:color w:val="000000" w:themeColor="text1"/>
              <w:lang w:val="en-GB"/>
            </w:rPr>
          </w:rPrChange>
        </w:rPr>
        <w:t xml:space="preserve">Giulia </w:t>
      </w:r>
      <w:commentRangeEnd w:id="1"/>
      <w:r w:rsidR="00D52C7B">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1"/>
      </w:r>
      <w:commentRangeEnd w:id="2"/>
      <w:r w:rsidR="005C51CE">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2"/>
      </w:r>
      <w:r w:rsidRPr="005D6730">
        <w:rPr>
          <w:rFonts w:ascii="Times New Roman" w:hAnsi="Times New Roman" w:cs="Times New Roman"/>
          <w:color w:val="000000" w:themeColor="text1"/>
          <w:lang w:val="it-CH"/>
          <w:rPrChange w:id="4" w:author="Federico Tettamanti" w:date="2023-03-13T08:42:00Z">
            <w:rPr>
              <w:rFonts w:ascii="Times New Roman" w:hAnsi="Times New Roman" w:cs="Times New Roman"/>
              <w:color w:val="000000" w:themeColor="text1"/>
              <w:lang w:val="en-GB"/>
            </w:rPr>
          </w:rPrChange>
        </w:rPr>
        <w:t>Masoero</w:t>
      </w:r>
      <w:r w:rsidRPr="005D6730">
        <w:rPr>
          <w:rFonts w:ascii="Times New Roman" w:hAnsi="Times New Roman" w:cs="Times New Roman"/>
          <w:color w:val="000000" w:themeColor="text1"/>
          <w:vertAlign w:val="superscript"/>
          <w:lang w:val="it-CH"/>
          <w:rPrChange w:id="5" w:author="Federico Tettamanti" w:date="2023-03-13T08:42:00Z">
            <w:rPr>
              <w:rFonts w:ascii="Times New Roman" w:hAnsi="Times New Roman" w:cs="Times New Roman"/>
              <w:color w:val="000000" w:themeColor="text1"/>
              <w:vertAlign w:val="superscript"/>
              <w:lang w:val="en-GB"/>
            </w:rPr>
          </w:rPrChange>
        </w:rPr>
        <w:t>1</w:t>
      </w:r>
      <w:ins w:id="6" w:author="Pierre Bize" w:date="2023-03-08T16:33:00Z">
        <w:r w:rsidR="00462D28" w:rsidRPr="005D6730">
          <w:rPr>
            <w:rFonts w:ascii="Times New Roman" w:hAnsi="Times New Roman" w:cs="Times New Roman"/>
            <w:color w:val="000000" w:themeColor="text1"/>
            <w:vertAlign w:val="superscript"/>
            <w:lang w:val="it-CH"/>
            <w:rPrChange w:id="7" w:author="Federico Tettamanti" w:date="2023-03-13T08:42:00Z">
              <w:rPr>
                <w:rFonts w:ascii="Times New Roman" w:hAnsi="Times New Roman" w:cs="Times New Roman"/>
                <w:color w:val="000000" w:themeColor="text1"/>
                <w:vertAlign w:val="superscript"/>
                <w:lang w:val="en-GB"/>
              </w:rPr>
            </w:rPrChange>
          </w:rPr>
          <w:t>,</w:t>
        </w:r>
      </w:ins>
      <w:ins w:id="8" w:author="Pierre Bize" w:date="2023-03-22T09:58:00Z">
        <w:r w:rsidR="00FB22AE">
          <w:rPr>
            <w:rFonts w:ascii="Times New Roman" w:hAnsi="Times New Roman" w:cs="Times New Roman"/>
            <w:color w:val="000000" w:themeColor="text1"/>
            <w:vertAlign w:val="superscript"/>
            <w:lang w:val="it-CH"/>
          </w:rPr>
          <w:t>6</w:t>
        </w:r>
      </w:ins>
      <w:r w:rsidRPr="005D6730">
        <w:rPr>
          <w:rFonts w:ascii="Times New Roman" w:hAnsi="Times New Roman" w:cs="Times New Roman"/>
          <w:color w:val="000000" w:themeColor="text1"/>
          <w:vertAlign w:val="superscript"/>
          <w:lang w:val="it-CH"/>
          <w:rPrChange w:id="9" w:author="Federico Tettamanti" w:date="2023-03-13T08:42:00Z">
            <w:rPr>
              <w:rFonts w:ascii="Times New Roman" w:hAnsi="Times New Roman" w:cs="Times New Roman"/>
              <w:color w:val="000000" w:themeColor="text1"/>
              <w:vertAlign w:val="superscript"/>
              <w:lang w:val="en-GB"/>
            </w:rPr>
          </w:rPrChange>
        </w:rPr>
        <w:t>*</w:t>
      </w:r>
      <w:r w:rsidRPr="005D6730">
        <w:rPr>
          <w:rFonts w:ascii="Times New Roman" w:hAnsi="Times New Roman" w:cs="Times New Roman"/>
          <w:color w:val="000000" w:themeColor="text1"/>
          <w:lang w:val="it-CH"/>
          <w:rPrChange w:id="10" w:author="Federico Tettamanti" w:date="2023-03-13T08:42:00Z">
            <w:rPr>
              <w:rFonts w:ascii="Times New Roman" w:hAnsi="Times New Roman" w:cs="Times New Roman"/>
              <w:color w:val="000000" w:themeColor="text1"/>
              <w:lang w:val="en-GB"/>
            </w:rPr>
          </w:rPrChange>
        </w:rPr>
        <w:t xml:space="preserve">, </w:t>
      </w:r>
      <w:r w:rsidR="00E54F3C" w:rsidRPr="005D6730">
        <w:rPr>
          <w:rFonts w:ascii="Times New Roman" w:hAnsi="Times New Roman" w:cs="Times New Roman"/>
          <w:lang w:val="it-CH"/>
          <w:rPrChange w:id="11" w:author="Federico Tettamanti" w:date="2023-03-13T08:42:00Z">
            <w:rPr>
              <w:rFonts w:ascii="Times New Roman" w:hAnsi="Times New Roman" w:cs="Times New Roman"/>
              <w:lang w:val="en-GB"/>
            </w:rPr>
          </w:rPrChange>
        </w:rPr>
        <w:t xml:space="preserve">Kristina </w:t>
      </w:r>
      <w:proofErr w:type="spellStart"/>
      <w:r w:rsidR="00E54F3C" w:rsidRPr="005D6730">
        <w:rPr>
          <w:rFonts w:ascii="Times New Roman" w:hAnsi="Times New Roman" w:cs="Times New Roman"/>
          <w:lang w:val="it-CH"/>
          <w:rPrChange w:id="12" w:author="Federico Tettamanti" w:date="2023-03-13T08:42:00Z">
            <w:rPr>
              <w:rFonts w:ascii="Times New Roman" w:hAnsi="Times New Roman" w:cs="Times New Roman"/>
              <w:lang w:val="en-GB"/>
            </w:rPr>
          </w:rPrChange>
        </w:rPr>
        <w:t>Georgieva</w:t>
      </w:r>
      <w:proofErr w:type="spellEnd"/>
      <w:r w:rsidR="00E54F3C" w:rsidRPr="005D6730">
        <w:rPr>
          <w:rFonts w:ascii="Times New Roman" w:hAnsi="Times New Roman" w:cs="Times New Roman"/>
          <w:lang w:val="it-CH"/>
          <w:rPrChange w:id="13" w:author="Federico Tettamanti" w:date="2023-03-13T08:42:00Z">
            <w:rPr>
              <w:rFonts w:ascii="Times New Roman" w:hAnsi="Times New Roman" w:cs="Times New Roman"/>
              <w:lang w:val="en-GB"/>
            </w:rPr>
          </w:rPrChange>
        </w:rPr>
        <w:t xml:space="preserve"> Gencheva</w:t>
      </w:r>
      <w:r w:rsidR="00E54F3C" w:rsidRPr="005D6730">
        <w:rPr>
          <w:rFonts w:ascii="Times New Roman" w:hAnsi="Times New Roman" w:cs="Times New Roman"/>
          <w:color w:val="000000" w:themeColor="text1"/>
          <w:vertAlign w:val="superscript"/>
          <w:lang w:val="it-CH"/>
          <w:rPrChange w:id="14" w:author="Federico Tettamanti" w:date="2023-03-13T08:42:00Z">
            <w:rPr>
              <w:rFonts w:ascii="Times New Roman" w:hAnsi="Times New Roman" w:cs="Times New Roman"/>
              <w:color w:val="000000" w:themeColor="text1"/>
              <w:vertAlign w:val="superscript"/>
              <w:lang w:val="en-GB"/>
            </w:rPr>
          </w:rPrChange>
        </w:rPr>
        <w:t>2</w:t>
      </w:r>
      <w:r w:rsidR="00E54F3C" w:rsidRPr="005D6730">
        <w:rPr>
          <w:rFonts w:ascii="Times New Roman" w:hAnsi="Times New Roman" w:cs="Times New Roman"/>
          <w:color w:val="000000" w:themeColor="text1"/>
          <w:lang w:val="it-CH"/>
          <w:rPrChange w:id="15" w:author="Federico Tettamanti" w:date="2023-03-13T08:42:00Z">
            <w:rPr>
              <w:rFonts w:ascii="Times New Roman" w:hAnsi="Times New Roman" w:cs="Times New Roman"/>
              <w:color w:val="000000" w:themeColor="text1"/>
              <w:lang w:val="en-GB"/>
            </w:rPr>
          </w:rPrChange>
        </w:rPr>
        <w:t xml:space="preserve">, </w:t>
      </w:r>
      <w:r w:rsidR="0098258D" w:rsidRPr="005D6730">
        <w:rPr>
          <w:rFonts w:ascii="Times New Roman" w:hAnsi="Times New Roman" w:cs="Times New Roman"/>
          <w:color w:val="000000" w:themeColor="text1"/>
          <w:lang w:val="it-CH"/>
          <w:rPrChange w:id="16" w:author="Federico Tettamanti" w:date="2023-03-13T08:42:00Z">
            <w:rPr>
              <w:rFonts w:ascii="Times New Roman" w:hAnsi="Times New Roman" w:cs="Times New Roman"/>
              <w:color w:val="000000" w:themeColor="text1"/>
              <w:lang w:val="en-GB"/>
            </w:rPr>
          </w:rPrChange>
        </w:rPr>
        <w:t>Noémie Ioset</w:t>
      </w:r>
      <w:r w:rsidR="003C3D17" w:rsidRPr="005D6730">
        <w:rPr>
          <w:rFonts w:ascii="Times New Roman" w:hAnsi="Times New Roman" w:cs="Times New Roman"/>
          <w:color w:val="000000" w:themeColor="text1"/>
          <w:vertAlign w:val="superscript"/>
          <w:lang w:val="it-CH"/>
          <w:rPrChange w:id="17" w:author="Federico Tettamanti" w:date="2023-03-13T08:42:00Z">
            <w:rPr>
              <w:rFonts w:ascii="Times New Roman" w:hAnsi="Times New Roman" w:cs="Times New Roman"/>
              <w:color w:val="000000" w:themeColor="text1"/>
              <w:vertAlign w:val="superscript"/>
              <w:lang w:val="en-GB"/>
            </w:rPr>
          </w:rPrChange>
        </w:rPr>
        <w:t>3</w:t>
      </w:r>
      <w:r w:rsidR="0098258D" w:rsidRPr="005D6730">
        <w:rPr>
          <w:rFonts w:ascii="Times New Roman" w:hAnsi="Times New Roman" w:cs="Times New Roman"/>
          <w:color w:val="000000" w:themeColor="text1"/>
          <w:lang w:val="it-CH"/>
          <w:rPrChange w:id="18" w:author="Federico Tettamanti" w:date="2023-03-13T08:42:00Z">
            <w:rPr>
              <w:rFonts w:ascii="Times New Roman" w:hAnsi="Times New Roman" w:cs="Times New Roman"/>
              <w:color w:val="000000" w:themeColor="text1"/>
              <w:lang w:val="en-GB"/>
            </w:rPr>
          </w:rPrChange>
        </w:rPr>
        <w:t xml:space="preserve">, </w:t>
      </w:r>
      <w:r w:rsidR="00560A92" w:rsidRPr="005D6730">
        <w:rPr>
          <w:rFonts w:ascii="Times New Roman" w:hAnsi="Times New Roman" w:cs="Times New Roman"/>
          <w:color w:val="000000" w:themeColor="text1"/>
          <w:lang w:val="it-CH"/>
          <w:rPrChange w:id="19" w:author="Federico Tettamanti" w:date="2023-03-13T08:42:00Z">
            <w:rPr>
              <w:rFonts w:ascii="Times New Roman" w:hAnsi="Times New Roman" w:cs="Times New Roman"/>
              <w:color w:val="000000" w:themeColor="text1"/>
              <w:lang w:val="en-GB"/>
            </w:rPr>
          </w:rPrChange>
        </w:rPr>
        <w:t>Louis-Félix Bersier</w:t>
      </w:r>
      <w:r w:rsidR="003C3D17" w:rsidRPr="005D6730">
        <w:rPr>
          <w:rFonts w:ascii="Times New Roman" w:hAnsi="Times New Roman" w:cs="Times New Roman"/>
          <w:color w:val="000000" w:themeColor="text1"/>
          <w:vertAlign w:val="superscript"/>
          <w:lang w:val="it-CH"/>
          <w:rPrChange w:id="20" w:author="Federico Tettamanti" w:date="2023-03-13T08:42:00Z">
            <w:rPr>
              <w:rFonts w:ascii="Times New Roman" w:hAnsi="Times New Roman" w:cs="Times New Roman"/>
              <w:color w:val="000000" w:themeColor="text1"/>
              <w:vertAlign w:val="superscript"/>
              <w:lang w:val="en-GB"/>
            </w:rPr>
          </w:rPrChange>
        </w:rPr>
        <w:t>3</w:t>
      </w:r>
      <w:r w:rsidR="00560A92" w:rsidRPr="005D6730">
        <w:rPr>
          <w:rFonts w:ascii="Times New Roman" w:hAnsi="Times New Roman" w:cs="Times New Roman"/>
          <w:color w:val="000000" w:themeColor="text1"/>
          <w:lang w:val="it-CH"/>
          <w:rPrChange w:id="21" w:author="Federico Tettamanti" w:date="2023-03-13T08:42:00Z">
            <w:rPr>
              <w:rFonts w:ascii="Times New Roman" w:hAnsi="Times New Roman" w:cs="Times New Roman"/>
              <w:color w:val="000000" w:themeColor="text1"/>
              <w:lang w:val="en-GB"/>
            </w:rPr>
          </w:rPrChange>
        </w:rPr>
        <w:t>, Federico Tettamanti</w:t>
      </w:r>
      <w:r w:rsidR="00DD6793" w:rsidRPr="005D6730">
        <w:rPr>
          <w:rFonts w:ascii="Times New Roman" w:hAnsi="Times New Roman" w:cs="Times New Roman"/>
          <w:color w:val="000000" w:themeColor="text1"/>
          <w:vertAlign w:val="superscript"/>
          <w:lang w:val="it-CH"/>
          <w:rPrChange w:id="22" w:author="Federico Tettamanti" w:date="2023-03-13T08:42:00Z">
            <w:rPr>
              <w:rFonts w:ascii="Times New Roman" w:hAnsi="Times New Roman" w:cs="Times New Roman"/>
              <w:color w:val="000000" w:themeColor="text1"/>
              <w:vertAlign w:val="superscript"/>
              <w:lang w:val="en-GB"/>
            </w:rPr>
          </w:rPrChange>
        </w:rPr>
        <w:t>4</w:t>
      </w:r>
      <w:ins w:id="23" w:author="Pierre Bize" w:date="2023-03-22T09:58:00Z">
        <w:r w:rsidR="00FB22AE">
          <w:rPr>
            <w:rFonts w:ascii="Times New Roman" w:hAnsi="Times New Roman" w:cs="Times New Roman"/>
            <w:color w:val="000000" w:themeColor="text1"/>
            <w:vertAlign w:val="superscript"/>
            <w:lang w:val="it-CH"/>
          </w:rPr>
          <w:t>,5</w:t>
        </w:r>
      </w:ins>
      <w:r w:rsidR="00560A92" w:rsidRPr="005D6730">
        <w:rPr>
          <w:rFonts w:ascii="Times New Roman" w:hAnsi="Times New Roman" w:cs="Times New Roman"/>
          <w:color w:val="000000" w:themeColor="text1"/>
          <w:lang w:val="it-CH"/>
          <w:rPrChange w:id="24" w:author="Federico Tettamanti" w:date="2023-03-13T08:42:00Z">
            <w:rPr>
              <w:rFonts w:ascii="Times New Roman" w:hAnsi="Times New Roman" w:cs="Times New Roman"/>
              <w:color w:val="000000" w:themeColor="text1"/>
              <w:lang w:val="en-GB"/>
            </w:rPr>
          </w:rPrChange>
        </w:rPr>
        <w:t xml:space="preserve">, </w:t>
      </w:r>
      <w:r w:rsidRPr="005D6730">
        <w:rPr>
          <w:rFonts w:ascii="Times New Roman" w:hAnsi="Times New Roman" w:cs="Times New Roman"/>
          <w:color w:val="000000" w:themeColor="text1"/>
          <w:lang w:val="it-CH"/>
          <w:rPrChange w:id="25" w:author="Federico Tettamanti" w:date="2023-03-13T08:42:00Z">
            <w:rPr>
              <w:rFonts w:ascii="Times New Roman" w:hAnsi="Times New Roman" w:cs="Times New Roman"/>
              <w:color w:val="000000" w:themeColor="text1"/>
              <w:lang w:val="en-GB"/>
            </w:rPr>
          </w:rPrChange>
        </w:rPr>
        <w:t>Pierre Bize</w:t>
      </w:r>
      <w:ins w:id="26" w:author="Pierre Bize" w:date="2023-03-22T09:57:00Z">
        <w:r w:rsidR="00FB22AE" w:rsidRPr="00FB22AE">
          <w:rPr>
            <w:rFonts w:ascii="Times New Roman" w:hAnsi="Times New Roman" w:cs="Times New Roman"/>
            <w:color w:val="000000" w:themeColor="text1"/>
            <w:vertAlign w:val="superscript"/>
            <w:lang w:val="it-CH"/>
            <w:rPrChange w:id="27" w:author="Pierre Bize" w:date="2023-03-22T09:58:00Z">
              <w:rPr>
                <w:rFonts w:ascii="Times New Roman" w:hAnsi="Times New Roman" w:cs="Times New Roman"/>
                <w:color w:val="000000" w:themeColor="text1"/>
                <w:lang w:val="it-CH"/>
              </w:rPr>
            </w:rPrChange>
          </w:rPr>
          <w:t>2,</w:t>
        </w:r>
      </w:ins>
      <w:ins w:id="28" w:author="Pierre Bize" w:date="2023-03-22T09:58:00Z">
        <w:r w:rsidR="00FB22AE">
          <w:rPr>
            <w:rFonts w:ascii="Times New Roman" w:hAnsi="Times New Roman" w:cs="Times New Roman"/>
            <w:color w:val="000000" w:themeColor="text1"/>
            <w:vertAlign w:val="superscript"/>
            <w:lang w:val="it-CH"/>
          </w:rPr>
          <w:t>6</w:t>
        </w:r>
      </w:ins>
      <w:del w:id="29" w:author="Pierre Bize" w:date="2023-03-22T09:58:00Z">
        <w:r w:rsidR="00DD6793" w:rsidRPr="005D6730" w:rsidDel="00FB22AE">
          <w:rPr>
            <w:rFonts w:ascii="Times New Roman" w:hAnsi="Times New Roman" w:cs="Times New Roman"/>
            <w:color w:val="000000" w:themeColor="text1"/>
            <w:vertAlign w:val="superscript"/>
            <w:lang w:val="it-CH"/>
            <w:rPrChange w:id="30" w:author="Federico Tettamanti" w:date="2023-03-13T08:42:00Z">
              <w:rPr>
                <w:rFonts w:ascii="Times New Roman" w:hAnsi="Times New Roman" w:cs="Times New Roman"/>
                <w:color w:val="000000" w:themeColor="text1"/>
                <w:vertAlign w:val="superscript"/>
                <w:lang w:val="en-GB"/>
              </w:rPr>
            </w:rPrChange>
          </w:rPr>
          <w:delText>5</w:delText>
        </w:r>
      </w:del>
    </w:p>
    <w:p w14:paraId="4701B1D1" w14:textId="6874C5D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1F0F494B"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del w:id="31" w:author="Kristina Gencheva" w:date="2023-03-17T11:18:00Z">
        <w:r w:rsidR="00E54F3C" w:rsidRPr="00563380" w:rsidDel="00F418AC">
          <w:rPr>
            <w:rFonts w:ascii="Times New Roman" w:hAnsi="Times New Roman" w:cs="Times New Roman"/>
            <w:color w:val="000000" w:themeColor="text1"/>
            <w:highlight w:val="yellow"/>
            <w:lang w:val="en-GB"/>
          </w:rPr>
          <w:delText>AFFILIATION</w:delText>
        </w:r>
      </w:del>
      <w:ins w:id="32" w:author="Kristina Gencheva" w:date="2023-03-17T11:18:00Z">
        <w:r w:rsidR="00F418AC">
          <w:rPr>
            <w:rFonts w:ascii="Times New Roman" w:hAnsi="Times New Roman" w:cs="Times New Roman"/>
            <w:color w:val="000000" w:themeColor="text1"/>
            <w:lang w:val="en-GB"/>
          </w:rPr>
          <w:t>S</w:t>
        </w:r>
      </w:ins>
      <w:ins w:id="33" w:author="Kristina Gencheva" w:date="2023-03-17T11:19:00Z">
        <w:r w:rsidR="00F418AC">
          <w:rPr>
            <w:rFonts w:ascii="Times New Roman" w:hAnsi="Times New Roman" w:cs="Times New Roman"/>
            <w:color w:val="000000" w:themeColor="text1"/>
            <w:lang w:val="en-GB"/>
          </w:rPr>
          <w:t>chool of Biological Sciences, University of Aberdeen</w:t>
        </w:r>
      </w:ins>
      <w:ins w:id="34" w:author="Kristina Gencheva" w:date="2023-03-17T22:26:00Z">
        <w:r w:rsidR="004B0520">
          <w:rPr>
            <w:rFonts w:ascii="Times New Roman" w:hAnsi="Times New Roman" w:cs="Times New Roman"/>
            <w:color w:val="000000" w:themeColor="text1"/>
            <w:lang w:val="en-GB"/>
          </w:rPr>
          <w:t>, United Kingdom</w:t>
        </w:r>
      </w:ins>
    </w:p>
    <w:p w14:paraId="13B1231D" w14:textId="19FD6EFC" w:rsidR="00265CA6" w:rsidRPr="007A55F6"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ins w:id="35" w:author="LFBersier" w:date="2023-03-09T08:21:00Z">
        <w:r w:rsidR="007A55F6">
          <w:rPr>
            <w:rFonts w:ascii="Times New Roman" w:hAnsi="Times New Roman" w:cs="Times New Roman"/>
            <w:color w:val="000000" w:themeColor="text1"/>
            <w:vertAlign w:val="superscript"/>
            <w:lang w:val="en-GB"/>
          </w:rPr>
          <w:t xml:space="preserve"> </w:t>
        </w:r>
      </w:ins>
      <w:ins w:id="36" w:author="LFBersier" w:date="2023-03-09T08:22:00Z">
        <w:r w:rsidR="007A55F6">
          <w:rPr>
            <w:rFonts w:ascii="Times New Roman" w:hAnsi="Times New Roman" w:cs="Times New Roman"/>
            <w:color w:val="000000" w:themeColor="text1"/>
            <w:lang w:val="en-GB"/>
          </w:rPr>
          <w:t xml:space="preserve">Department of Biology, University of Fribourg, </w:t>
        </w:r>
      </w:ins>
      <w:ins w:id="37" w:author="LFBersier" w:date="2023-03-09T08:23:00Z">
        <w:r w:rsidR="007A55F6">
          <w:rPr>
            <w:rFonts w:ascii="Times New Roman" w:hAnsi="Times New Roman" w:cs="Times New Roman"/>
            <w:color w:val="000000" w:themeColor="text1"/>
            <w:lang w:val="en-GB"/>
          </w:rPr>
          <w:t xml:space="preserve">Chemin du Musée 10, Fribourg, </w:t>
        </w:r>
      </w:ins>
      <w:ins w:id="38" w:author="LFBersier" w:date="2023-03-09T08:22:00Z">
        <w:r w:rsidR="007A55F6">
          <w:rPr>
            <w:rFonts w:ascii="Times New Roman" w:hAnsi="Times New Roman" w:cs="Times New Roman"/>
            <w:color w:val="000000" w:themeColor="text1"/>
            <w:lang w:val="en-GB"/>
          </w:rPr>
          <w:t>Switzerland</w:t>
        </w:r>
      </w:ins>
    </w:p>
    <w:p w14:paraId="366157DF" w14:textId="51CB53B3" w:rsidR="00265CA6" w:rsidRDefault="00265CA6" w:rsidP="00BD5F31">
      <w:pPr>
        <w:pStyle w:val="Body"/>
        <w:spacing w:before="120" w:after="120" w:line="360" w:lineRule="auto"/>
        <w:rPr>
          <w:ins w:id="39" w:author="Pierre Bize" w:date="2023-03-22T09:58:00Z"/>
          <w:rFonts w:ascii="Times New Roman" w:hAnsi="Times New Roman" w:cs="Times New Roman"/>
          <w:color w:val="000000" w:themeColor="text1"/>
          <w:lang w:val="it-CH"/>
        </w:rPr>
      </w:pPr>
      <w:r w:rsidRPr="005D6730">
        <w:rPr>
          <w:rFonts w:ascii="Times New Roman" w:hAnsi="Times New Roman" w:cs="Times New Roman"/>
          <w:color w:val="000000" w:themeColor="text1"/>
          <w:vertAlign w:val="superscript"/>
          <w:lang w:val="it-CH"/>
          <w:rPrChange w:id="40" w:author="Federico Tettamanti" w:date="2023-03-13T08:42:00Z">
            <w:rPr>
              <w:rFonts w:ascii="Times New Roman" w:hAnsi="Times New Roman" w:cs="Times New Roman"/>
              <w:color w:val="000000" w:themeColor="text1"/>
              <w:vertAlign w:val="superscript"/>
              <w:lang w:val="en-GB"/>
            </w:rPr>
          </w:rPrChange>
        </w:rPr>
        <w:t>4</w:t>
      </w:r>
      <w:ins w:id="41" w:author="Federico Tettamanti" w:date="2023-03-13T08:42:00Z">
        <w:r w:rsidR="005D6730" w:rsidRPr="005D6730">
          <w:rPr>
            <w:rFonts w:ascii="Times New Roman" w:hAnsi="Times New Roman" w:cs="Times New Roman"/>
            <w:color w:val="000000" w:themeColor="text1"/>
            <w:vertAlign w:val="superscript"/>
            <w:lang w:val="it-CH"/>
            <w:rPrChange w:id="42" w:author="Federico Tettamanti" w:date="2023-03-13T08:42:00Z">
              <w:rPr>
                <w:rFonts w:ascii="Times New Roman" w:hAnsi="Times New Roman" w:cs="Times New Roman"/>
                <w:color w:val="000000" w:themeColor="text1"/>
                <w:vertAlign w:val="superscript"/>
                <w:lang w:val="en-GB"/>
              </w:rPr>
            </w:rPrChange>
          </w:rPr>
          <w:t xml:space="preserve"> </w:t>
        </w:r>
        <w:r w:rsidR="005D6730" w:rsidRPr="005D6730">
          <w:rPr>
            <w:rFonts w:ascii="Times New Roman" w:hAnsi="Times New Roman" w:cs="Times New Roman"/>
            <w:color w:val="000000" w:themeColor="text1"/>
            <w:lang w:val="it-CH"/>
            <w:rPrChange w:id="43" w:author="Federico Tettamanti" w:date="2023-03-13T08:42:00Z">
              <w:rPr>
                <w:rFonts w:ascii="Times New Roman" w:hAnsi="Times New Roman" w:cs="Times New Roman"/>
                <w:color w:val="000000" w:themeColor="text1"/>
                <w:lang w:val="en-GB"/>
              </w:rPr>
            </w:rPrChange>
          </w:rPr>
          <w:t>Studio alpino Tettamanti, La C</w:t>
        </w:r>
        <w:r w:rsidR="005D6730">
          <w:rPr>
            <w:rFonts w:ascii="Times New Roman" w:hAnsi="Times New Roman" w:cs="Times New Roman"/>
            <w:color w:val="000000" w:themeColor="text1"/>
            <w:lang w:val="it-CH"/>
          </w:rPr>
          <w:t xml:space="preserve">ampagna d Zora 15, 6678 Lodano, </w:t>
        </w:r>
        <w:proofErr w:type="spellStart"/>
        <w:r w:rsidR="005D6730">
          <w:rPr>
            <w:rFonts w:ascii="Times New Roman" w:hAnsi="Times New Roman" w:cs="Times New Roman"/>
            <w:color w:val="000000" w:themeColor="text1"/>
            <w:lang w:val="it-CH"/>
          </w:rPr>
          <w:t>Switzerland</w:t>
        </w:r>
      </w:ins>
      <w:proofErr w:type="spellEnd"/>
    </w:p>
    <w:p w14:paraId="6E42B6DB" w14:textId="77777777" w:rsidR="00FB22AE" w:rsidRPr="00FB22AE" w:rsidRDefault="00FB22AE" w:rsidP="00FB22AE">
      <w:pPr>
        <w:pStyle w:val="pf0"/>
        <w:rPr>
          <w:ins w:id="44" w:author="Pierre Bize" w:date="2023-03-22T09:58:00Z"/>
          <w:rFonts w:eastAsia="Arial Unicode MS"/>
          <w:color w:val="000000" w:themeColor="text1"/>
          <w:u w:color="000000"/>
          <w:bdr w:val="nil"/>
          <w:lang w:val="it-CH" w:eastAsia="en-GB"/>
          <w14:textOutline w14:w="0" w14:cap="flat" w14:cmpd="sng" w14:algn="ctr">
            <w14:noFill/>
            <w14:prstDash w14:val="solid"/>
            <w14:bevel/>
          </w14:textOutline>
          <w:rPrChange w:id="45" w:author="Pierre Bize" w:date="2023-03-22T09:58:00Z">
            <w:rPr>
              <w:ins w:id="46" w:author="Pierre Bize" w:date="2023-03-22T09:58:00Z"/>
              <w:rFonts w:ascii="Arial" w:hAnsi="Arial" w:cs="Arial"/>
              <w:sz w:val="20"/>
              <w:szCs w:val="20"/>
            </w:rPr>
          </w:rPrChange>
        </w:rPr>
      </w:pPr>
      <w:ins w:id="47" w:author="Pierre Bize" w:date="2023-03-22T09:58:00Z">
        <w:r w:rsidRPr="00694F50">
          <w:rPr>
            <w:rFonts w:eastAsia="Arial Unicode MS"/>
            <w:color w:val="000000" w:themeColor="text1"/>
            <w:u w:color="000000"/>
            <w:bdr w:val="nil"/>
            <w:vertAlign w:val="superscript"/>
            <w:lang w:val="it-CH" w:eastAsia="en-GB"/>
            <w14:textOutline w14:w="0" w14:cap="flat" w14:cmpd="sng" w14:algn="ctr">
              <w14:noFill/>
              <w14:prstDash w14:val="solid"/>
              <w14:bevel/>
            </w14:textOutline>
            <w:rPrChange w:id="48" w:author="Pierre Bize" w:date="2023-03-22T09:58:00Z">
              <w:rPr>
                <w:color w:val="000000" w:themeColor="text1"/>
                <w:lang w:val="it-CH"/>
              </w:rPr>
            </w:rPrChange>
          </w:rPr>
          <w:t>5</w:t>
        </w:r>
        <w:r w:rsidRPr="00FB22AE">
          <w:rPr>
            <w:rFonts w:eastAsia="Arial Unicode MS"/>
            <w:color w:val="000000" w:themeColor="text1"/>
            <w:u w:color="000000"/>
            <w:bdr w:val="nil"/>
            <w:lang w:val="it-CH" w:eastAsia="en-GB"/>
            <w14:textOutline w14:w="0" w14:cap="flat" w14:cmpd="sng" w14:algn="ctr">
              <w14:noFill/>
              <w14:prstDash w14:val="solid"/>
              <w14:bevel/>
            </w14:textOutline>
            <w:rPrChange w:id="49" w:author="Pierre Bize" w:date="2023-03-22T09:58:00Z">
              <w:rPr>
                <w:color w:val="000000" w:themeColor="text1"/>
                <w:lang w:val="it-CH"/>
              </w:rPr>
            </w:rPrChange>
          </w:rPr>
          <w:t xml:space="preserve"> </w:t>
        </w:r>
        <w:proofErr w:type="spellStart"/>
        <w:r w:rsidRPr="00FB22AE">
          <w:rPr>
            <w:rFonts w:eastAsia="Arial Unicode MS"/>
            <w:color w:val="000000" w:themeColor="text1"/>
            <w:u w:color="000000"/>
            <w:bdr w:val="nil"/>
            <w:lang w:val="it-CH" w:eastAsia="en-GB"/>
            <w14:textOutline w14:w="0" w14:cap="flat" w14:cmpd="sng" w14:algn="ctr">
              <w14:noFill/>
              <w14:prstDash w14:val="solid"/>
              <w14:bevel/>
            </w14:textOutline>
            <w:rPrChange w:id="50" w:author="Pierre Bize" w:date="2023-03-22T09:58:00Z">
              <w:rPr>
                <w:rStyle w:val="cf01"/>
              </w:rPr>
            </w:rPrChange>
          </w:rPr>
          <w:t>Ufficio</w:t>
        </w:r>
        <w:proofErr w:type="spellEnd"/>
        <w:r w:rsidRPr="00FB22AE">
          <w:rPr>
            <w:rFonts w:eastAsia="Arial Unicode MS"/>
            <w:color w:val="000000" w:themeColor="text1"/>
            <w:u w:color="000000"/>
            <w:bdr w:val="nil"/>
            <w:lang w:val="it-CH" w:eastAsia="en-GB"/>
            <w14:textOutline w14:w="0" w14:cap="flat" w14:cmpd="sng" w14:algn="ctr">
              <w14:noFill/>
              <w14:prstDash w14:val="solid"/>
              <w14:bevel/>
            </w14:textOutline>
            <w:rPrChange w:id="51" w:author="Pierre Bize" w:date="2023-03-22T09:58:00Z">
              <w:rPr>
                <w:rStyle w:val="cf01"/>
              </w:rPr>
            </w:rPrChange>
          </w:rPr>
          <w:t xml:space="preserve"> della Caccia e della </w:t>
        </w:r>
        <w:proofErr w:type="spellStart"/>
        <w:r w:rsidRPr="00FB22AE">
          <w:rPr>
            <w:rFonts w:eastAsia="Arial Unicode MS"/>
            <w:color w:val="000000" w:themeColor="text1"/>
            <w:u w:color="000000"/>
            <w:bdr w:val="nil"/>
            <w:lang w:val="it-CH" w:eastAsia="en-GB"/>
            <w14:textOutline w14:w="0" w14:cap="flat" w14:cmpd="sng" w14:algn="ctr">
              <w14:noFill/>
              <w14:prstDash w14:val="solid"/>
              <w14:bevel/>
            </w14:textOutline>
            <w:rPrChange w:id="52" w:author="Pierre Bize" w:date="2023-03-22T09:58:00Z">
              <w:rPr>
                <w:rStyle w:val="cf01"/>
              </w:rPr>
            </w:rPrChange>
          </w:rPr>
          <w:t>Pesca</w:t>
        </w:r>
        <w:proofErr w:type="spellEnd"/>
        <w:r w:rsidRPr="00FB22AE">
          <w:rPr>
            <w:rFonts w:eastAsia="Arial Unicode MS"/>
            <w:color w:val="000000" w:themeColor="text1"/>
            <w:u w:color="000000"/>
            <w:bdr w:val="nil"/>
            <w:lang w:val="it-CH" w:eastAsia="en-GB"/>
            <w14:textOutline w14:w="0" w14:cap="flat" w14:cmpd="sng" w14:algn="ctr">
              <w14:noFill/>
              <w14:prstDash w14:val="solid"/>
              <w14:bevel/>
            </w14:textOutline>
            <w:rPrChange w:id="53" w:author="Pierre Bize" w:date="2023-03-22T09:58:00Z">
              <w:rPr>
                <w:rStyle w:val="cf01"/>
              </w:rPr>
            </w:rPrChange>
          </w:rPr>
          <w:t xml:space="preserve"> del Cantone Ticino, Bellinzona, </w:t>
        </w:r>
        <w:proofErr w:type="spellStart"/>
        <w:r w:rsidRPr="00FB22AE">
          <w:rPr>
            <w:rFonts w:eastAsia="Arial Unicode MS"/>
            <w:color w:val="000000" w:themeColor="text1"/>
            <w:u w:color="000000"/>
            <w:bdr w:val="nil"/>
            <w:lang w:val="it-CH" w:eastAsia="en-GB"/>
            <w14:textOutline w14:w="0" w14:cap="flat" w14:cmpd="sng" w14:algn="ctr">
              <w14:noFill/>
              <w14:prstDash w14:val="solid"/>
              <w14:bevel/>
            </w14:textOutline>
            <w:rPrChange w:id="54" w:author="Pierre Bize" w:date="2023-03-22T09:58:00Z">
              <w:rPr>
                <w:rStyle w:val="cf01"/>
              </w:rPr>
            </w:rPrChange>
          </w:rPr>
          <w:t>Switzerland</w:t>
        </w:r>
        <w:proofErr w:type="spellEnd"/>
      </w:ins>
    </w:p>
    <w:p w14:paraId="012E4BC8" w14:textId="3F3A8ABD" w:rsidR="00FB22AE" w:rsidRPr="005D6730" w:rsidDel="00694F50" w:rsidRDefault="00FB22AE" w:rsidP="00BD5F31">
      <w:pPr>
        <w:pStyle w:val="Body"/>
        <w:spacing w:before="120" w:after="120" w:line="360" w:lineRule="auto"/>
        <w:rPr>
          <w:del w:id="55" w:author="Pierre Bize" w:date="2023-03-22T09:58:00Z"/>
          <w:rFonts w:ascii="Times New Roman" w:hAnsi="Times New Roman" w:cs="Times New Roman"/>
          <w:color w:val="000000" w:themeColor="text1"/>
          <w:lang w:val="it-CH"/>
          <w:rPrChange w:id="56" w:author="Federico Tettamanti" w:date="2023-03-13T08:42:00Z">
            <w:rPr>
              <w:del w:id="57" w:author="Pierre Bize" w:date="2023-03-22T09:58:00Z"/>
              <w:rFonts w:ascii="Times New Roman" w:hAnsi="Times New Roman" w:cs="Times New Roman"/>
              <w:color w:val="000000" w:themeColor="text1"/>
              <w:vertAlign w:val="superscript"/>
              <w:lang w:val="en-GB"/>
            </w:rPr>
          </w:rPrChange>
        </w:rPr>
      </w:pPr>
    </w:p>
    <w:p w14:paraId="10B49E88" w14:textId="36E9BF57" w:rsidR="001F7321" w:rsidRPr="00563380" w:rsidRDefault="00694F50" w:rsidP="00BD5F31">
      <w:pPr>
        <w:pStyle w:val="Body"/>
        <w:spacing w:before="120" w:after="120" w:line="360" w:lineRule="auto"/>
        <w:rPr>
          <w:rFonts w:ascii="Times New Roman" w:hAnsi="Times New Roman" w:cs="Times New Roman"/>
          <w:color w:val="000000" w:themeColor="text1"/>
          <w:lang w:val="en-GB"/>
        </w:rPr>
      </w:pPr>
      <w:ins w:id="58" w:author="Pierre Bize" w:date="2023-03-22T09:58:00Z">
        <w:r>
          <w:rPr>
            <w:rFonts w:ascii="Times New Roman" w:hAnsi="Times New Roman" w:cs="Times New Roman"/>
            <w:color w:val="000000" w:themeColor="text1"/>
            <w:vertAlign w:val="superscript"/>
            <w:lang w:val="en-GB"/>
          </w:rPr>
          <w:t>6</w:t>
        </w:r>
      </w:ins>
      <w:del w:id="59" w:author="Pierre Bize" w:date="2023-03-22T09:58:00Z">
        <w:r w:rsidR="00265CA6" w:rsidRPr="00563380" w:rsidDel="00694F50">
          <w:rPr>
            <w:rFonts w:ascii="Times New Roman" w:hAnsi="Times New Roman" w:cs="Times New Roman"/>
            <w:color w:val="000000" w:themeColor="text1"/>
            <w:vertAlign w:val="superscript"/>
            <w:lang w:val="en-GB"/>
          </w:rPr>
          <w:delText>5</w:delText>
        </w:r>
      </w:del>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Swiss Ornithological Institute, Seerose 1, 6204 Sempach, Switzerland</w:t>
      </w:r>
    </w:p>
    <w:p w14:paraId="65BD373A" w14:textId="50B2071E"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r w:rsidR="007965FC">
        <w:fldChar w:fldCharType="begin"/>
      </w:r>
      <w:r w:rsidR="007965FC" w:rsidRPr="00A23BFE">
        <w:rPr>
          <w:lang w:val="en-GB"/>
          <w:rPrChange w:id="60" w:author="Pierre Bize" w:date="2023-03-08T23:49:00Z">
            <w:rPr/>
          </w:rPrChange>
        </w:rPr>
        <w:instrText>HYPERLINK "mailto:giulia.masoero@gmail.com"</w:instrText>
      </w:r>
      <w:r w:rsidR="007965FC">
        <w:fldChar w:fldCharType="separate"/>
      </w:r>
      <w:r w:rsidR="001F7321" w:rsidRPr="00563380">
        <w:rPr>
          <w:rStyle w:val="Hyperlink"/>
          <w:rFonts w:ascii="Times New Roman" w:hAnsi="Times New Roman" w:cs="Times New Roman"/>
          <w:lang w:val="en-GB"/>
        </w:rPr>
        <w:t>giulia.masoero@gmail.com</w:t>
      </w:r>
      <w:r w:rsidR="007965FC">
        <w:rPr>
          <w:rStyle w:val="Hyperlink"/>
          <w:rFonts w:ascii="Times New Roman" w:hAnsi="Times New Roman" w:cs="Times New Roman"/>
          <w:lang w:val="en-GB"/>
        </w:rPr>
        <w:fldChar w:fldCharType="end"/>
      </w:r>
    </w:p>
    <w:p w14:paraId="4567B2BA" w14:textId="4D5CA791" w:rsidR="00294694" w:rsidRPr="00563380" w:rsidRDefault="00294694" w:rsidP="001A451F">
      <w:pPr>
        <w:pStyle w:val="Default"/>
        <w:spacing w:before="120" w:after="120" w:line="360" w:lineRule="auto"/>
        <w:ind w:firstLine="426"/>
      </w:pPr>
    </w:p>
    <w:p w14:paraId="6BDCA12B" w14:textId="171F464B" w:rsidR="005D1C07" w:rsidRPr="00563380" w:rsidRDefault="005D1C07" w:rsidP="00BD5F31">
      <w:pPr>
        <w:pStyle w:val="Body"/>
        <w:spacing w:before="120" w:after="120" w:line="360" w:lineRule="auto"/>
        <w:rPr>
          <w:rFonts w:ascii="Times New Roman" w:hAnsi="Times New Roman" w:cs="Times New Roman"/>
          <w:b/>
          <w:bCs/>
          <w:color w:val="000000" w:themeColor="text1"/>
          <w:lang w:val="en-GB"/>
        </w:rPr>
      </w:pPr>
      <w:commentRangeStart w:id="61"/>
      <w:r w:rsidRPr="00563380">
        <w:rPr>
          <w:rFonts w:ascii="Times New Roman" w:hAnsi="Times New Roman" w:cs="Times New Roman"/>
          <w:b/>
          <w:bCs/>
          <w:color w:val="000000" w:themeColor="text1"/>
          <w:lang w:val="en-GB"/>
        </w:rPr>
        <w:t>ORCID</w:t>
      </w:r>
      <w:r w:rsidR="008E0486" w:rsidRPr="00563380">
        <w:rPr>
          <w:rFonts w:ascii="Times New Roman" w:hAnsi="Times New Roman" w:cs="Times New Roman"/>
          <w:b/>
          <w:bCs/>
          <w:color w:val="000000" w:themeColor="text1"/>
          <w:lang w:val="en-GB"/>
        </w:rPr>
        <w:t xml:space="preserve"> </w:t>
      </w:r>
      <w:commentRangeEnd w:id="61"/>
      <w:r w:rsidR="009046BF">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61"/>
      </w:r>
      <w:r w:rsidR="008E0486" w:rsidRPr="00563380">
        <w:rPr>
          <w:rFonts w:ascii="Times New Roman" w:hAnsi="Times New Roman" w:cs="Times New Roman"/>
          <w:b/>
          <w:bCs/>
          <w:color w:val="000000" w:themeColor="text1"/>
          <w:lang w:val="en-GB"/>
        </w:rPr>
        <w:t>(</w:t>
      </w:r>
      <w:r w:rsidR="008E0486" w:rsidRPr="00563380">
        <w:rPr>
          <w:rFonts w:ascii="Times New Roman" w:hAnsi="Times New Roman" w:cs="Times New Roman"/>
          <w:b/>
          <w:bCs/>
          <w:color w:val="000000" w:themeColor="text1"/>
          <w:highlight w:val="yellow"/>
          <w:lang w:val="en-GB"/>
        </w:rPr>
        <w:t>please add your ORCID if you have one. Thanks</w:t>
      </w:r>
      <w:r w:rsidR="008E0486" w:rsidRPr="00563380">
        <w:rPr>
          <w:rFonts w:ascii="Times New Roman" w:hAnsi="Times New Roman" w:cs="Times New Roman"/>
          <w:b/>
          <w:bCs/>
          <w:color w:val="000000" w:themeColor="text1"/>
          <w:lang w:val="en-GB"/>
        </w:rPr>
        <w:t>)</w:t>
      </w:r>
    </w:p>
    <w:p w14:paraId="0A1FCC5C" w14:textId="77777777"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153DAD6" w:rsidR="003D28B6" w:rsidRPr="00563380" w:rsidRDefault="007A55F6" w:rsidP="00BD5F31">
      <w:pPr>
        <w:pStyle w:val="Body"/>
        <w:spacing w:before="120" w:after="120" w:line="360" w:lineRule="auto"/>
        <w:rPr>
          <w:rFonts w:ascii="Times New Roman" w:hAnsi="Times New Roman" w:cs="Times New Roman"/>
          <w:color w:val="000000" w:themeColor="text1"/>
          <w:lang w:val="en-GB"/>
        </w:rPr>
      </w:pPr>
      <w:ins w:id="62" w:author="LFBersier" w:date="2023-03-09T08:23:00Z">
        <w:r>
          <w:rPr>
            <w:rFonts w:ascii="Times New Roman" w:hAnsi="Times New Roman" w:cs="Times New Roman"/>
            <w:color w:val="000000" w:themeColor="text1"/>
            <w:lang w:val="en-GB"/>
          </w:rPr>
          <w:t xml:space="preserve">LFB: </w:t>
        </w:r>
      </w:ins>
      <w:ins w:id="63" w:author="LFBersier" w:date="2023-03-09T08:24:00Z">
        <w:r w:rsidRPr="007A55F6">
          <w:rPr>
            <w:rFonts w:ascii="Times New Roman" w:hAnsi="Times New Roman" w:cs="Times New Roman"/>
            <w:color w:val="000000" w:themeColor="text1"/>
            <w:lang w:val="en-GB"/>
          </w:rPr>
          <w:t>0000-0001-9552-8032</w:t>
        </w:r>
      </w:ins>
    </w:p>
    <w:p w14:paraId="7695522B" w14:textId="1D9C30DC" w:rsidR="005D1C07" w:rsidRPr="00563380" w:rsidRDefault="005D1C07">
      <w:pPr>
        <w:pStyle w:val="Default"/>
        <w:spacing w:before="120" w:after="120" w:line="360" w:lineRule="auto"/>
        <w:ind w:firstLine="426"/>
      </w:pPr>
    </w:p>
    <w:p w14:paraId="15AEC6F4" w14:textId="062B2A56" w:rsidR="00942763" w:rsidRPr="00563380" w:rsidDel="00D1250A" w:rsidRDefault="00693283" w:rsidP="00942763">
      <w:pPr>
        <w:pStyle w:val="Default"/>
        <w:spacing w:before="120" w:after="120" w:line="360" w:lineRule="auto"/>
        <w:rPr>
          <w:del w:id="64" w:author="Pierre Bize" w:date="2023-03-22T10:02:00Z"/>
          <w:color w:val="auto"/>
        </w:rPr>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juveniles, lactation, large ungulates, life stages, Switzerland, Ticino canton </w:t>
      </w:r>
    </w:p>
    <w:p w14:paraId="0C0B1C13" w14:textId="02EBBD6C" w:rsidR="00075185" w:rsidRPr="00563380" w:rsidRDefault="00075185" w:rsidP="00D1250A">
      <w:pPr>
        <w:pStyle w:val="Default"/>
        <w:spacing w:before="120" w:after="120" w:line="360" w:lineRule="auto"/>
        <w:pPrChange w:id="65" w:author="Pierre Bize" w:date="2023-03-22T10:02:00Z">
          <w:pPr>
            <w:pStyle w:val="Default"/>
            <w:spacing w:before="120" w:after="120" w:line="360" w:lineRule="auto"/>
            <w:ind w:firstLine="426"/>
          </w:pPr>
        </w:pPrChange>
      </w:pPr>
    </w:p>
    <w:p w14:paraId="1BC92D0F" w14:textId="77777777" w:rsidR="00FA5139" w:rsidRDefault="00FA5139">
      <w:pPr>
        <w:pBdr>
          <w:top w:val="nil"/>
          <w:left w:val="nil"/>
          <w:bottom w:val="nil"/>
          <w:right w:val="nil"/>
          <w:between w:val="nil"/>
          <w:bar w:val="nil"/>
        </w:pBdr>
        <w:rPr>
          <w:rFonts w:eastAsia="Arial Unicode MS"/>
          <w:b/>
          <w:bCs/>
          <w:color w:val="000000"/>
          <w:bdr w:val="nil"/>
          <w:lang w:val="en-GB"/>
        </w:rPr>
      </w:pPr>
      <w:r w:rsidRPr="001B2332">
        <w:rPr>
          <w:b/>
          <w:bCs/>
          <w:lang w:val="en-GB"/>
        </w:rPr>
        <w:br w:type="page"/>
      </w:r>
    </w:p>
    <w:p w14:paraId="08E9F9BA" w14:textId="42F067C1" w:rsidR="00075185" w:rsidRPr="00563380" w:rsidRDefault="00075185" w:rsidP="00942763">
      <w:pPr>
        <w:pStyle w:val="Default"/>
        <w:spacing w:before="120" w:after="120" w:line="360" w:lineRule="auto"/>
      </w:pPr>
      <w:r w:rsidRPr="00563380">
        <w:rPr>
          <w:b/>
          <w:bCs/>
        </w:rPr>
        <w:lastRenderedPageBreak/>
        <w:t>Journal</w:t>
      </w:r>
      <w:r w:rsidRPr="00563380">
        <w:t>:</w:t>
      </w:r>
      <w:r w:rsidR="00942763" w:rsidRPr="00563380">
        <w:t xml:space="preserve"> </w:t>
      </w:r>
      <w:r w:rsidRPr="00563380">
        <w:t>Biology letters</w:t>
      </w:r>
    </w:p>
    <w:p w14:paraId="617F4835" w14:textId="77777777" w:rsidR="00075185" w:rsidRPr="00563380" w:rsidRDefault="00075185" w:rsidP="00075185">
      <w:pPr>
        <w:pStyle w:val="NormalWeb"/>
        <w:shd w:val="clear" w:color="auto" w:fill="FFFFFF"/>
        <w:rPr>
          <w:color w:val="333132"/>
          <w:lang w:val="en-GB"/>
        </w:rPr>
      </w:pPr>
      <w:r w:rsidRPr="00563380">
        <w:rPr>
          <w:color w:val="333132"/>
          <w:lang w:val="en-GB"/>
        </w:rPr>
        <w:t>A research article is the presentation of the author’s own work, including methods and results. Articles published in </w:t>
      </w:r>
      <w:r w:rsidRPr="00563380">
        <w:rPr>
          <w:rStyle w:val="Emphasis"/>
          <w:color w:val="333132"/>
          <w:lang w:val="en-GB"/>
        </w:rPr>
        <w:t>Biology Letters</w:t>
      </w:r>
      <w:r w:rsidRPr="00563380">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563380" w:rsidRDefault="00075185" w:rsidP="00075185">
      <w:pPr>
        <w:pStyle w:val="NormalWeb"/>
        <w:shd w:val="clear" w:color="auto" w:fill="FFFFFF"/>
        <w:rPr>
          <w:color w:val="333132"/>
          <w:lang w:val="en-GB"/>
        </w:rPr>
      </w:pPr>
      <w:r w:rsidRPr="00563380">
        <w:rPr>
          <w:color w:val="333132"/>
          <w:lang w:val="en-GB"/>
        </w:rPr>
        <w:t>The word limit for research articles is 2500 words.</w:t>
      </w:r>
    </w:p>
    <w:p w14:paraId="6F0EBA2C" w14:textId="651F2B50" w:rsidR="00523B06" w:rsidRPr="00563380" w:rsidRDefault="00523B06" w:rsidP="00523B06">
      <w:pPr>
        <w:rPr>
          <w:color w:val="333132"/>
          <w:u w:val="single"/>
          <w:shd w:val="clear" w:color="auto" w:fill="FFFFFF"/>
          <w:lang w:val="en-GB"/>
        </w:rPr>
      </w:pPr>
      <w:r w:rsidRPr="00563380">
        <w:rPr>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563380">
        <w:rPr>
          <w:color w:val="333132"/>
          <w:u w:val="single"/>
          <w:shd w:val="clear" w:color="auto" w:fill="FFFFFF"/>
          <w:lang w:val="en-GB"/>
        </w:rPr>
        <w:t>Please note that figure/table legends, acknowledgements and funding statements </w:t>
      </w:r>
      <w:r w:rsidRPr="00563380">
        <w:rPr>
          <w:rStyle w:val="Strong"/>
          <w:color w:val="333132"/>
          <w:u w:val="single"/>
          <w:shd w:val="clear" w:color="auto" w:fill="FFFFFF"/>
          <w:lang w:val="en-GB"/>
        </w:rPr>
        <w:t>are</w:t>
      </w:r>
      <w:r w:rsidRPr="00563380">
        <w:rPr>
          <w:color w:val="333132"/>
          <w:u w:val="single"/>
          <w:shd w:val="clear" w:color="auto" w:fill="FFFFFF"/>
          <w:lang w:val="en-GB"/>
        </w:rPr>
        <w:t> included in the word count.</w:t>
      </w:r>
    </w:p>
    <w:p w14:paraId="77CD7F90" w14:textId="77777777" w:rsidR="00942763" w:rsidRPr="00563380" w:rsidRDefault="00942763" w:rsidP="00523B06">
      <w:pPr>
        <w:rPr>
          <w:u w:val="single"/>
          <w:lang w:val="en-GB"/>
        </w:rPr>
      </w:pPr>
    </w:p>
    <w:p w14:paraId="2CA4DFDE" w14:textId="77777777" w:rsidR="00DE4CF8" w:rsidRPr="00563380" w:rsidRDefault="00DE4CF8" w:rsidP="00DE4CF8">
      <w:pPr>
        <w:pStyle w:val="Default"/>
        <w:spacing w:before="120" w:after="120" w:line="360" w:lineRule="auto"/>
        <w:ind w:firstLine="426"/>
      </w:pPr>
      <w:r w:rsidRPr="00563380">
        <w:t>MAX WORDS 2500</w:t>
      </w:r>
    </w:p>
    <w:p w14:paraId="4C2D0803" w14:textId="77777777" w:rsidR="00DE4CF8" w:rsidRPr="00563380" w:rsidRDefault="00DE4CF8" w:rsidP="00DE4CF8">
      <w:pPr>
        <w:pStyle w:val="Default"/>
        <w:spacing w:before="120" w:after="120" w:line="360" w:lineRule="auto"/>
      </w:pPr>
      <w:r w:rsidRPr="00563380">
        <w:t xml:space="preserve">Now the file is: …. But: </w:t>
      </w:r>
    </w:p>
    <w:p w14:paraId="7699360D" w14:textId="017FEF3D" w:rsidR="00DE4CF8" w:rsidRPr="00563380" w:rsidRDefault="00DE4CF8" w:rsidP="00DE4CF8">
      <w:pPr>
        <w:pStyle w:val="Default"/>
        <w:numPr>
          <w:ilvl w:val="0"/>
          <w:numId w:val="8"/>
        </w:numPr>
        <w:spacing w:before="120" w:after="120" w:line="360" w:lineRule="auto"/>
      </w:pPr>
      <w:r w:rsidRPr="00563380">
        <w:t xml:space="preserve">changing the </w:t>
      </w:r>
      <w:r w:rsidR="00EA47B7" w:rsidRPr="00563380">
        <w:t>reference</w:t>
      </w:r>
      <w:r w:rsidRPr="00563380">
        <w:t xml:space="preserve"> style to BiolLett makes us save 2</w:t>
      </w:r>
      <w:r w:rsidR="007A1405" w:rsidRPr="00563380">
        <w:t>1</w:t>
      </w:r>
      <w:r w:rsidRPr="00563380">
        <w:t xml:space="preserve">0+ words (for now I kept this one for your first reading so it’s easier for you to see the authors I’m citing). </w:t>
      </w:r>
    </w:p>
    <w:p w14:paraId="6EBB7E31" w14:textId="6035B6ED" w:rsidR="00DE4CF8" w:rsidRPr="00563380" w:rsidRDefault="00DE4CF8" w:rsidP="00DE4CF8">
      <w:pPr>
        <w:pStyle w:val="Default"/>
        <w:numPr>
          <w:ilvl w:val="0"/>
          <w:numId w:val="8"/>
        </w:numPr>
        <w:spacing w:before="120" w:after="120" w:line="360" w:lineRule="auto"/>
      </w:pPr>
      <w:r w:rsidRPr="00563380">
        <w:t xml:space="preserve">Author </w:t>
      </w:r>
      <w:r w:rsidR="009D58CA" w:rsidRPr="00563380">
        <w:t xml:space="preserve">and my notes </w:t>
      </w:r>
      <w:r w:rsidRPr="00563380">
        <w:t>page not counting (</w:t>
      </w:r>
      <w:r w:rsidR="009D58CA" w:rsidRPr="00563380">
        <w:t>300</w:t>
      </w:r>
      <w:r w:rsidRPr="00563380">
        <w:t xml:space="preserve"> words).</w:t>
      </w:r>
    </w:p>
    <w:p w14:paraId="29E5062D" w14:textId="1864CFE7" w:rsidR="00DE4CF8" w:rsidRPr="00563380" w:rsidRDefault="00DE4CF8" w:rsidP="00DE4CF8">
      <w:pPr>
        <w:pStyle w:val="Default"/>
        <w:numPr>
          <w:ilvl w:val="0"/>
          <w:numId w:val="8"/>
        </w:numPr>
        <w:spacing w:before="120" w:after="120" w:line="360" w:lineRule="auto"/>
      </w:pPr>
      <w:r w:rsidRPr="00563380">
        <w:t>Last sections (Data accessibility, Ethics, Author contributions, Competing interests and references not counting (1</w:t>
      </w:r>
      <w:r w:rsidR="007A1405" w:rsidRPr="00563380">
        <w:t>7</w:t>
      </w:r>
      <w:r w:rsidRPr="00563380">
        <w:t>00 words).</w:t>
      </w:r>
    </w:p>
    <w:p w14:paraId="522AC73C" w14:textId="11C597AD" w:rsidR="00DE4CF8" w:rsidRPr="00563380" w:rsidRDefault="00DE4CF8" w:rsidP="00DE4CF8">
      <w:pPr>
        <w:pStyle w:val="Default"/>
        <w:spacing w:before="120" w:after="120" w:line="360" w:lineRule="auto"/>
        <w:rPr>
          <w:b/>
          <w:bCs/>
        </w:rPr>
      </w:pPr>
      <w:r w:rsidRPr="00563380">
        <w:rPr>
          <w:b/>
          <w:bCs/>
        </w:rPr>
        <w:t>So we without those 2</w:t>
      </w:r>
      <w:r w:rsidR="00784173" w:rsidRPr="00563380">
        <w:rPr>
          <w:b/>
          <w:bCs/>
        </w:rPr>
        <w:t>21</w:t>
      </w:r>
      <w:r w:rsidRPr="00563380">
        <w:rPr>
          <w:b/>
          <w:bCs/>
        </w:rPr>
        <w:t>0 words we have …</w:t>
      </w:r>
      <w:r w:rsidR="00942763" w:rsidRPr="00563380">
        <w:rPr>
          <w:b/>
          <w:bCs/>
        </w:rPr>
        <w:t xml:space="preserve"> ca.</w:t>
      </w:r>
      <w:r w:rsidR="007A1405" w:rsidRPr="00563380">
        <w:rPr>
          <w:b/>
          <w:bCs/>
        </w:rPr>
        <w:t>2900</w:t>
      </w:r>
      <w:r w:rsidR="00942763" w:rsidRPr="00563380">
        <w:rPr>
          <w:b/>
          <w:bCs/>
        </w:rPr>
        <w:t xml:space="preserve"> words… need to cut </w:t>
      </w:r>
      <w:r w:rsidR="007A1405" w:rsidRPr="00563380">
        <w:rPr>
          <w:b/>
          <w:bCs/>
        </w:rPr>
        <w:t>4</w:t>
      </w:r>
      <w:r w:rsidR="00942763" w:rsidRPr="00563380">
        <w:rPr>
          <w:b/>
          <w:bCs/>
        </w:rPr>
        <w:t>00</w:t>
      </w:r>
      <w:r w:rsidR="007A1405" w:rsidRPr="00563380">
        <w:rPr>
          <w:b/>
          <w:bCs/>
        </w:rPr>
        <w:t>:</w:t>
      </w:r>
    </w:p>
    <w:p w14:paraId="5406D314" w14:textId="5C2574E3" w:rsidR="007A1405" w:rsidRPr="00563380" w:rsidRDefault="007A1405" w:rsidP="007A1405">
      <w:pPr>
        <w:pStyle w:val="Default"/>
        <w:numPr>
          <w:ilvl w:val="0"/>
          <w:numId w:val="8"/>
        </w:numPr>
        <w:spacing w:before="120" w:after="120" w:line="360" w:lineRule="auto"/>
        <w:rPr>
          <w:b/>
          <w:bCs/>
        </w:rPr>
      </w:pPr>
      <w:r w:rsidRPr="00563380">
        <w:rPr>
          <w:b/>
          <w:bCs/>
        </w:rPr>
        <w:t xml:space="preserve">As seen in other articles using climwin in BiolLett I can cut ca. 150 words from the Stat analysis and wrote most of it in the supplementary materials. </w:t>
      </w:r>
    </w:p>
    <w:p w14:paraId="2F8182F9" w14:textId="77777777" w:rsidR="008E18DE" w:rsidRPr="00563380" w:rsidRDefault="008E18DE" w:rsidP="00915D34">
      <w:pPr>
        <w:pStyle w:val="Default"/>
        <w:spacing w:before="120" w:after="120" w:line="360" w:lineRule="auto"/>
        <w:ind w:firstLine="426"/>
      </w:pPr>
    </w:p>
    <w:p w14:paraId="13AE9E24" w14:textId="77777777" w:rsidR="00FA5139" w:rsidRDefault="00FA5139">
      <w:pPr>
        <w:pBdr>
          <w:top w:val="nil"/>
          <w:left w:val="nil"/>
          <w:bottom w:val="nil"/>
          <w:right w:val="nil"/>
          <w:between w:val="nil"/>
          <w:bar w:val="nil"/>
        </w:pBdr>
        <w:rPr>
          <w:rFonts w:eastAsia="Arial Unicode MS"/>
          <w:b/>
          <w:bCs/>
          <w:color w:val="000000"/>
          <w:bdr w:val="nil"/>
          <w:lang w:val="en-GB"/>
        </w:rPr>
      </w:pPr>
      <w:r w:rsidRPr="001B2332">
        <w:rPr>
          <w:b/>
          <w:bCs/>
          <w:lang w:val="en-GB"/>
        </w:rPr>
        <w:br w:type="page"/>
      </w:r>
    </w:p>
    <w:p w14:paraId="6037032D" w14:textId="0FD2590A" w:rsidR="00D41520" w:rsidRPr="00563380" w:rsidRDefault="00D41520" w:rsidP="00915D34">
      <w:pPr>
        <w:pStyle w:val="Default"/>
        <w:spacing w:before="120" w:after="120" w:line="360" w:lineRule="auto"/>
        <w:ind w:firstLine="426"/>
        <w:rPr>
          <w:b/>
          <w:bCs/>
        </w:rPr>
      </w:pPr>
      <w:r w:rsidRPr="00563380">
        <w:rPr>
          <w:b/>
          <w:bCs/>
        </w:rPr>
        <w:lastRenderedPageBreak/>
        <w:t>Abstract</w:t>
      </w:r>
      <w:r w:rsidR="00125019" w:rsidRPr="00563380">
        <w:rPr>
          <w:b/>
          <w:bCs/>
        </w:rPr>
        <w:t xml:space="preserve"> </w:t>
      </w:r>
    </w:p>
    <w:p w14:paraId="4CBBA1A8" w14:textId="62D0CDC2" w:rsidR="00294694" w:rsidRPr="00563380" w:rsidRDefault="00294694" w:rsidP="00D73DEE">
      <w:pPr>
        <w:pStyle w:val="Default"/>
        <w:spacing w:before="120" w:after="120" w:line="360" w:lineRule="auto"/>
      </w:pPr>
      <w:commentRangeStart w:id="66"/>
      <w:r w:rsidRPr="00563380">
        <w:t>Over the past decades, numerous species</w:t>
      </w:r>
      <w:r w:rsidR="009322A4">
        <w:t xml:space="preserve"> have change in size</w:t>
      </w:r>
      <w:r w:rsidR="003A6537">
        <w:t>, with th</w:t>
      </w:r>
      <w:r w:rsidR="00D02520">
        <w:t>e</w:t>
      </w:r>
      <w:r w:rsidR="003A6537">
        <w:t xml:space="preserve">se changes </w:t>
      </w:r>
      <w:r w:rsidR="00985B67">
        <w:t>hypothesised</w:t>
      </w:r>
      <w:r w:rsidR="003A6537">
        <w:t xml:space="preserve"> to be driven</w:t>
      </w:r>
      <w:r w:rsidR="00B2726D">
        <w:t>, at least partly,</w:t>
      </w:r>
      <w:r w:rsidR="003A6537">
        <w:t xml:space="preserve"> by climate change</w:t>
      </w:r>
      <w:r w:rsidR="00CF0A0E">
        <w:t>.</w:t>
      </w:r>
      <w:r w:rsidR="00C96D34">
        <w:t xml:space="preserve"> </w:t>
      </w:r>
      <w:commentRangeEnd w:id="66"/>
      <w:r w:rsidR="007A55F6">
        <w:rPr>
          <w:rStyle w:val="CommentReference"/>
          <w:color w:val="auto"/>
          <w:lang w:val="en-US" w:eastAsia="en-US"/>
        </w:rPr>
        <w:commentReference w:id="66"/>
      </w:r>
      <w:r w:rsidR="00C96D34">
        <w:t>The Alp</w:t>
      </w:r>
      <w:r w:rsidR="007B1C61">
        <w:t xml:space="preserve">ine regions </w:t>
      </w:r>
      <w:r w:rsidR="00C96D34">
        <w:t xml:space="preserve">show </w:t>
      </w:r>
      <w:r w:rsidR="00CD04AD">
        <w:t>fast increase in temperatures</w:t>
      </w:r>
      <w:r w:rsidR="00AB2BF4">
        <w:t>, and t</w:t>
      </w:r>
      <w:r w:rsidR="00B91D47">
        <w:t>herefore</w:t>
      </w:r>
      <w:r w:rsidR="00F87FA2">
        <w:t xml:space="preserve"> </w:t>
      </w:r>
      <w:r w:rsidR="00CA2D77">
        <w:t>we investigated how</w:t>
      </w:r>
      <w:r w:rsidRPr="00563380">
        <w:t xml:space="preserve"> </w:t>
      </w:r>
      <w:r w:rsidR="001B0BB7">
        <w:t xml:space="preserve">the body mass of </w:t>
      </w:r>
      <w:r w:rsidR="00EA47B7" w:rsidRPr="00563380">
        <w:rPr>
          <w:color w:val="auto"/>
        </w:rPr>
        <w:t xml:space="preserve">5635 </w:t>
      </w:r>
      <w:r w:rsidR="00C6769A">
        <w:t xml:space="preserve">juvenile </w:t>
      </w:r>
      <w:commentRangeStart w:id="67"/>
      <w:r w:rsidR="00325F00">
        <w:t xml:space="preserve">Alpine </w:t>
      </w:r>
      <w:r w:rsidR="00C6769A">
        <w:t>chamois</w:t>
      </w:r>
      <w:r w:rsidR="00325F00">
        <w:t xml:space="preserve"> </w:t>
      </w:r>
      <w:r w:rsidR="00325F00" w:rsidRPr="00563380">
        <w:t>(</w:t>
      </w:r>
      <w:r w:rsidR="00325F00" w:rsidRPr="00563380">
        <w:rPr>
          <w:i/>
          <w:iCs/>
        </w:rPr>
        <w:t>Rupicapra rupicapra</w:t>
      </w:r>
      <w:r w:rsidR="00325F00" w:rsidRPr="00563380">
        <w:t>)</w:t>
      </w:r>
      <w:r w:rsidR="00C6769A">
        <w:t xml:space="preserve"> </w:t>
      </w:r>
      <w:r w:rsidR="0076328A">
        <w:t>harvested at</w:t>
      </w:r>
      <w:r w:rsidR="00C6769A">
        <w:t xml:space="preserve"> 1.5 years of age</w:t>
      </w:r>
      <w:r w:rsidR="00B93A5F">
        <w:t xml:space="preserve"> </w:t>
      </w:r>
      <w:r w:rsidRPr="00563380">
        <w:t>in the Swiss Alps</w:t>
      </w:r>
      <w:r w:rsidR="00D12EA5">
        <w:t xml:space="preserve"> (Ticino canton)</w:t>
      </w:r>
      <w:r w:rsidR="0024007D">
        <w:t xml:space="preserve"> change</w:t>
      </w:r>
      <w:r w:rsidR="00E962E6">
        <w:t>d</w:t>
      </w:r>
      <w:r w:rsidR="0024007D">
        <w:t xml:space="preserve"> in relation to temperature</w:t>
      </w:r>
      <w:r w:rsidR="0053127C">
        <w:t xml:space="preserve"> </w:t>
      </w:r>
      <w:r w:rsidRPr="00563380">
        <w:t xml:space="preserve">from 1992 to 2018. </w:t>
      </w:r>
      <w:del w:id="68" w:author="LFBersier" w:date="2023-03-09T08:29:00Z">
        <w:r w:rsidR="00375816" w:rsidRPr="00563380" w:rsidDel="007A55F6">
          <w:delText xml:space="preserve">Using the </w:delText>
        </w:r>
        <w:r w:rsidR="00463D22" w:rsidDel="007A55F6">
          <w:delText xml:space="preserve">R </w:delText>
        </w:r>
        <w:r w:rsidR="00375816" w:rsidRPr="00563380" w:rsidDel="007A55F6">
          <w:delText xml:space="preserve">package </w:delText>
        </w:r>
        <w:r w:rsidR="00375816" w:rsidRPr="00563380" w:rsidDel="007A55F6">
          <w:rPr>
            <w:i/>
            <w:iCs/>
          </w:rPr>
          <w:delText>climwin</w:delText>
        </w:r>
        <w:r w:rsidR="00375816" w:rsidRPr="00563380" w:rsidDel="007A55F6">
          <w:delText xml:space="preserve">, </w:delText>
        </w:r>
        <w:r w:rsidR="007A1405" w:rsidRPr="00563380" w:rsidDel="007A55F6">
          <w:delText>w</w:delText>
        </w:r>
      </w:del>
      <w:ins w:id="69" w:author="LFBersier" w:date="2023-03-09T08:29:00Z">
        <w:r w:rsidR="007A55F6">
          <w:t>W</w:t>
        </w:r>
      </w:ins>
      <w:r w:rsidR="007A1405" w:rsidRPr="00563380">
        <w:t>e</w:t>
      </w:r>
      <w:r w:rsidRPr="00563380">
        <w:t xml:space="preserve"> </w:t>
      </w:r>
      <w:r w:rsidR="00E47FC2">
        <w:t>found</w:t>
      </w:r>
      <w:r w:rsidRPr="00563380">
        <w:t xml:space="preserve"> that temperatures during the</w:t>
      </w:r>
      <w:r w:rsidR="00BD273E" w:rsidRPr="00563380">
        <w:t xml:space="preserve"> early</w:t>
      </w:r>
      <w:r w:rsidRPr="00563380">
        <w:t xml:space="preserve"> lactation period</w:t>
      </w:r>
      <w:r w:rsidR="00BD273E" w:rsidRPr="00563380">
        <w:t xml:space="preserve"> (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00E52159">
        <w:t xml:space="preserve">, </w:t>
      </w:r>
      <w:commentRangeStart w:id="70"/>
      <w:r w:rsidR="00E52159">
        <w:t xml:space="preserve">and to a </w:t>
      </w:r>
      <w:r w:rsidR="002950FD">
        <w:t>lesser</w:t>
      </w:r>
      <w:r w:rsidR="00E52159">
        <w:t xml:space="preserve"> extent temperature </w:t>
      </w:r>
      <w:r w:rsidR="00BD2EAD">
        <w:t>during the summer</w:t>
      </w:r>
      <w:r w:rsidR="006F3D28">
        <w:t xml:space="preserve"> when</w:t>
      </w:r>
      <w:r w:rsidR="00BD2EAD">
        <w:t xml:space="preserve"> they were harvested (May 2</w:t>
      </w:r>
      <w:r w:rsidR="00BD2EAD" w:rsidRPr="00000D53">
        <w:rPr>
          <w:vertAlign w:val="superscript"/>
        </w:rPr>
        <w:t>nd</w:t>
      </w:r>
      <w:r w:rsidR="00BD2EAD">
        <w:t xml:space="preserve"> until July 21</w:t>
      </w:r>
      <w:r w:rsidR="00BD2EAD" w:rsidRPr="00000D53">
        <w:rPr>
          <w:vertAlign w:val="superscript"/>
        </w:rPr>
        <w:t>st</w:t>
      </w:r>
      <w:r w:rsidR="00BD2EAD">
        <w:t>)</w:t>
      </w:r>
      <w:commentRangeEnd w:id="70"/>
      <w:r w:rsidR="00AA4D1B">
        <w:rPr>
          <w:rStyle w:val="CommentReference"/>
          <w:color w:val="auto"/>
          <w:lang w:val="en-US" w:eastAsia="en-US"/>
        </w:rPr>
        <w:commentReference w:id="70"/>
      </w:r>
      <w:r w:rsidR="00BD2EAD">
        <w:t>,</w:t>
      </w:r>
      <w:r w:rsidRPr="00563380">
        <w:t xml:space="preserve"> </w:t>
      </w:r>
      <w:r w:rsidR="00A806A7">
        <w:t>ha</w:t>
      </w:r>
      <w:r w:rsidR="00E75B03">
        <w:t>d</w:t>
      </w:r>
      <w:r w:rsidR="00A806A7">
        <w:t xml:space="preserve"> the strongest </w:t>
      </w:r>
      <w:r w:rsidR="00EE27BB">
        <w:t>impact</w:t>
      </w:r>
      <w:r w:rsidR="00A806A7">
        <w:t xml:space="preserve"> on </w:t>
      </w:r>
      <w:r w:rsidRPr="00563380">
        <w:t>the growth of chamois</w:t>
      </w:r>
      <w:r w:rsidR="00DB5376">
        <w:t xml:space="preserve"> during their first 1.5 years of life</w:t>
      </w:r>
      <w:r w:rsidR="00D73DEE">
        <w:t xml:space="preserve">, </w:t>
      </w:r>
      <w:r w:rsidR="008F776D">
        <w:t>with warmer temperatures associated with slower growth</w:t>
      </w:r>
      <w:r w:rsidRPr="00563380">
        <w:t xml:space="preserve">. </w:t>
      </w:r>
      <w:r w:rsidR="00EA07C9">
        <w:t xml:space="preserve">We </w:t>
      </w:r>
      <w:r w:rsidR="00556F92">
        <w:t xml:space="preserve">then </w:t>
      </w:r>
      <w:r w:rsidR="003C422E">
        <w:t>show that</w:t>
      </w:r>
      <w:r w:rsidR="009675AF">
        <w:t>, from 1992 to 2018,</w:t>
      </w:r>
      <w:r w:rsidR="003C422E">
        <w:t xml:space="preserve"> juvenile chamois </w:t>
      </w:r>
      <w:r w:rsidR="00036EC4">
        <w:t xml:space="preserve">shrank by </w:t>
      </w:r>
      <w:r w:rsidR="003B512C">
        <w:t>2.97</w:t>
      </w:r>
      <w:r w:rsidR="00036EC4">
        <w:t>kg</w:t>
      </w:r>
      <w:r w:rsidR="009675AF">
        <w:t xml:space="preserve"> </w:t>
      </w:r>
      <w:r w:rsidR="001E3966">
        <w:t>while</w:t>
      </w:r>
      <w:r w:rsidR="009675AF">
        <w:t xml:space="preserve"> temperature</w:t>
      </w:r>
      <w:r w:rsidR="002B64F7">
        <w:t xml:space="preserve">s </w:t>
      </w:r>
      <w:r w:rsidR="001E3966">
        <w:t xml:space="preserve">between May </w:t>
      </w:r>
      <w:r w:rsidR="00FC5D62">
        <w:t>and July</w:t>
      </w:r>
      <w:r w:rsidR="009B3483">
        <w:t xml:space="preserve"> </w:t>
      </w:r>
      <w:r w:rsidR="002B64F7">
        <w:t xml:space="preserve">raised by </w:t>
      </w:r>
      <w:r w:rsidR="002B64F7" w:rsidRPr="00563380">
        <w:t>1.</w:t>
      </w:r>
      <w:r w:rsidR="00887635">
        <w:t>7</w:t>
      </w:r>
      <w:r w:rsidR="002B64F7" w:rsidRPr="00563380">
        <w:t>°C</w:t>
      </w:r>
      <w:r w:rsidR="009D6DC3">
        <w:t xml:space="preserve">. </w:t>
      </w:r>
      <w:commentRangeEnd w:id="67"/>
      <w:r w:rsidR="003578F0">
        <w:rPr>
          <w:rStyle w:val="CommentReference"/>
          <w:color w:val="auto"/>
          <w:lang w:val="en-US" w:eastAsia="en-US"/>
        </w:rPr>
        <w:commentReference w:id="67"/>
      </w:r>
      <w:r w:rsidR="009D6DC3">
        <w:t>Finally,</w:t>
      </w:r>
      <w:r w:rsidR="00534AC2">
        <w:t xml:space="preserve"> </w:t>
      </w:r>
      <w:r w:rsidR="00907282">
        <w:t>the</w:t>
      </w:r>
      <w:r w:rsidR="00534AC2">
        <w:t xml:space="preserve"> </w:t>
      </w:r>
      <w:r w:rsidR="005B26CB">
        <w:t>analys</w:t>
      </w:r>
      <w:r w:rsidR="00534AC2">
        <w:t>ing</w:t>
      </w:r>
      <w:r w:rsidR="005B26CB">
        <w:t xml:space="preserve"> </w:t>
      </w:r>
      <w:r w:rsidR="00907282">
        <w:t xml:space="preserve">of </w:t>
      </w:r>
      <w:r w:rsidR="00AD40F8">
        <w:t xml:space="preserve">year-detrended </w:t>
      </w:r>
      <w:r w:rsidR="00E401A1">
        <w:t xml:space="preserve">mass and temperature </w:t>
      </w:r>
      <w:r w:rsidR="00AD40F8">
        <w:t xml:space="preserve">data </w:t>
      </w:r>
      <w:r w:rsidR="00345233">
        <w:t xml:space="preserve">strongly </w:t>
      </w:r>
      <w:r w:rsidR="005B26CB">
        <w:t>support</w:t>
      </w:r>
      <w:r w:rsidR="002554C2">
        <w:t>s</w:t>
      </w:r>
      <w:r w:rsidR="005B26CB">
        <w:t xml:space="preserve"> the </w:t>
      </w:r>
      <w:r w:rsidR="0038075E">
        <w:t xml:space="preserve">hypothesis that </w:t>
      </w:r>
      <w:r w:rsidR="00831D6E">
        <w:t xml:space="preserve">the </w:t>
      </w:r>
      <w:r w:rsidR="0038075E">
        <w:t xml:space="preserve">increases in temperature during </w:t>
      </w:r>
      <w:r w:rsidR="00336130">
        <w:t>growth</w:t>
      </w:r>
      <w:r w:rsidR="0038075E">
        <w:t xml:space="preserve"> </w:t>
      </w:r>
      <w:r w:rsidR="00B12C7D">
        <w:t xml:space="preserve">is </w:t>
      </w:r>
      <w:r w:rsidR="00831D6E">
        <w:t>responsible for</w:t>
      </w:r>
      <w:r w:rsidR="00B12C7D">
        <w:t xml:space="preserve"> the decrease in body mass of juvenile chamois. </w:t>
      </w:r>
      <w:r w:rsidR="002D42B3">
        <w:t>Altogether, our</w:t>
      </w:r>
      <w:r w:rsidR="00203ECD" w:rsidRPr="00563380">
        <w:t xml:space="preserve"> results suggest that the rising temperatures in the </w:t>
      </w:r>
      <w:r w:rsidR="00B748EF">
        <w:t>A</w:t>
      </w:r>
      <w:r w:rsidR="00203ECD" w:rsidRPr="00563380">
        <w:t xml:space="preserve">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BD5F31">
      <w:pPr>
        <w:pStyle w:val="Default"/>
        <w:spacing w:before="120" w:after="120" w:line="360" w:lineRule="auto"/>
        <w:ind w:firstLine="426"/>
      </w:pPr>
    </w:p>
    <w:p w14:paraId="50DB40A5" w14:textId="10FC2600" w:rsidR="00294694" w:rsidRPr="00563380" w:rsidRDefault="00294694" w:rsidP="00BD5F31">
      <w:pPr>
        <w:pStyle w:val="Default"/>
        <w:spacing w:before="120" w:after="120" w:line="360" w:lineRule="auto"/>
        <w:ind w:firstLine="426"/>
        <w:rPr>
          <w:color w:val="auto"/>
        </w:rPr>
      </w:pPr>
      <w:commentRangeStart w:id="71"/>
      <w:r w:rsidRPr="00563380">
        <w:rPr>
          <w:b/>
          <w:bCs/>
          <w:color w:val="auto"/>
        </w:rPr>
        <w:t xml:space="preserve">Introduction </w:t>
      </w:r>
      <w:commentRangeEnd w:id="71"/>
      <w:r w:rsidR="000528A8" w:rsidRPr="00563380">
        <w:rPr>
          <w:rStyle w:val="CommentReference"/>
          <w:color w:val="auto"/>
          <w:lang w:val="en-US" w:eastAsia="en-US"/>
        </w:rPr>
        <w:commentReference w:id="71"/>
      </w:r>
    </w:p>
    <w:p w14:paraId="43F804FA" w14:textId="732AAD94" w:rsidR="002940EB" w:rsidRPr="00563380" w:rsidRDefault="00294694" w:rsidP="008E3C3E">
      <w:pPr>
        <w:pStyle w:val="Default"/>
        <w:spacing w:before="120" w:after="120" w:line="360" w:lineRule="auto"/>
        <w:ind w:firstLine="426"/>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052439" w:rsidRPr="00563380">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052439" w:rsidRPr="00563380">
        <w:rPr>
          <w:color w:val="auto"/>
        </w:rPr>
        <w:t>(Hetem et al. 2014)</w:t>
      </w:r>
      <w:r w:rsidR="00581B1B" w:rsidRPr="00563380">
        <w:fldChar w:fldCharType="end"/>
      </w:r>
      <w:r w:rsidR="009361A1">
        <w:t>,</w:t>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8C0D4C">
        <w:rPr>
          <w:color w:val="auto"/>
        </w:rPr>
        <w:instrText xml:space="preserve"> ADDIN ZOTERO_ITEM CSL_CITATION {"citationID":"NuzezjL1","properties":{"formattedCitation":"(Gardner et al. 2011; Sheridan and Bickford 2011; Ryding et al. 2021)","plainCitation":"(Gardner et al. 2011; Sheridan and Bickford 2011; Ryding et al. 202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8C0D4C">
        <w:rPr>
          <w:color w:val="auto"/>
        </w:rPr>
        <w:t>(Gardner et al. 2011; Sheridan and Bickford 2011; Ryding et al. 2021)</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F92C5E" w:rsidRPr="00563380">
        <w:rPr>
          <w:color w:val="auto"/>
        </w:rPr>
        <w:instrText xml:space="preserve"> ADDIN ZOTERO_ITEM CSL_CITATION {"citationID":"R1boKK7D","properties":{"formattedCitation":"(Speakman and Kr\\uc0\\u243{}l 2010)","plainCitation":"(Speakman and Król 2010)","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F92C5E" w:rsidRPr="00563380">
        <w:rPr>
          <w:color w:val="auto"/>
        </w:rPr>
        <w:t>(Speakman and Król 2010)</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known as the Bergman rule</w:t>
      </w:r>
      <w:r w:rsidR="003F7F26" w:rsidRPr="00563380">
        <w:rPr>
          <w:color w:val="auto"/>
        </w:rPr>
        <w:t>;</w:t>
      </w:r>
      <w:r w:rsidR="00E97717" w:rsidRPr="00563380">
        <w:rPr>
          <w:color w:val="auto"/>
        </w:rPr>
        <w:t xml:space="preserve"> </w:t>
      </w:r>
      <w:r w:rsidR="00052439" w:rsidRPr="00563380">
        <w:fldChar w:fldCharType="begin"/>
      </w:r>
      <w:r w:rsidR="00C86368" w:rsidRPr="00563380">
        <w:rPr>
          <w:color w:val="auto"/>
        </w:rPr>
        <w:instrText xml:space="preserve"> ADDIN ZOTERO_ITEM CSL_CITATION {"citationID":"TrDMPljZ","properties":{"formattedCitation":"(Bergmann 1847)","plainCitation":"(Bergmann 1847)","dontUpdate":true,"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052439" w:rsidRPr="00563380">
        <w:fldChar w:fldCharType="separate"/>
      </w:r>
      <w:r w:rsidR="00052439" w:rsidRPr="00563380">
        <w:rPr>
          <w:noProof/>
          <w:color w:val="auto"/>
        </w:rPr>
        <w:t>Bergmann 1847)</w:t>
      </w:r>
      <w:r w:rsidR="00052439" w:rsidRPr="00563380">
        <w:fldChar w:fldCharType="end"/>
      </w:r>
      <w:r w:rsidRPr="00563380">
        <w:rPr>
          <w:color w:val="auto"/>
        </w:rPr>
        <w:t xml:space="preserve">. </w:t>
      </w:r>
      <w:r w:rsidR="000603C6" w:rsidRPr="00563380">
        <w:rPr>
          <w:color w:val="auto"/>
        </w:rPr>
        <w:t>In addition to</w:t>
      </w:r>
      <w:r w:rsidR="000C0093" w:rsidRPr="00563380">
        <w:rPr>
          <w:color w:val="auto"/>
        </w:rPr>
        <w:t xml:space="preserve"> heat dissipation,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food availability and quality changes</w:t>
      </w:r>
      <w:ins w:id="72" w:author="Pierre Bize" w:date="2023-03-08T18:00:00Z">
        <w:r w:rsidR="00067711">
          <w:rPr>
            <w:color w:val="auto"/>
          </w:rPr>
          <w:t xml:space="preserve"> </w:t>
        </w:r>
        <w:commentRangeStart w:id="73"/>
        <w:r w:rsidR="00067711">
          <w:rPr>
            <w:color w:val="auto"/>
          </w:rPr>
          <w:t>(REF</w:t>
        </w:r>
        <w:r w:rsidR="00DA2B06">
          <w:rPr>
            <w:color w:val="auto"/>
          </w:rPr>
          <w:t>?)</w:t>
        </w:r>
      </w:ins>
      <w:commentRangeEnd w:id="73"/>
      <w:r w:rsidR="00AA4D1B">
        <w:rPr>
          <w:rStyle w:val="CommentReference"/>
          <w:color w:val="auto"/>
          <w:lang w:val="en-US" w:eastAsia="en-US"/>
        </w:rPr>
        <w:commentReference w:id="73"/>
      </w:r>
      <w:r w:rsidR="00AE4E83">
        <w:rPr>
          <w:color w:val="auto"/>
        </w:rPr>
        <w:t xml:space="preserve">. Heat dissipation and nutrition is likely driving the phenotypic responses observed in free-living animals jointly </w:t>
      </w:r>
      <w:r w:rsidR="008C0D4C">
        <w:rPr>
          <w:color w:val="auto"/>
        </w:rPr>
        <w:fldChar w:fldCharType="begin"/>
      </w:r>
      <w:r w:rsidR="008C0D4C">
        <w:rPr>
          <w:color w:val="auto"/>
        </w:rPr>
        <w:instrText xml:space="preserve"> ADDIN ZOTERO_ITEM CSL_CITATION {"citationID":"pHCvURB5","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8C0D4C">
        <w:rPr>
          <w:noProof/>
          <w:color w:val="auto"/>
        </w:rPr>
        <w:t>(Gardner et al. 2011)</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F92C5E" w:rsidRPr="00563380">
        <w:rPr>
          <w:color w:val="auto"/>
        </w:rPr>
        <w:instrText xml:space="preserve"> ADDIN ZOTERO_ITEM CSL_CITATION {"citationID":"KWKLbOp8","properties":{"formattedCitation":"(Speakman and Kr\\uc0\\u243{}l 2010; Simons et al. 2011)","plainCitation":"(Speakman and Król 2010; Simons et al. 2011)","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F92C5E" w:rsidRPr="00563380">
        <w:rPr>
          <w:color w:val="auto"/>
        </w:rPr>
        <w:t>(Speakman and Król 2010; Simons et al. 2011)</w:t>
      </w:r>
      <w:r w:rsidR="00F92C5E" w:rsidRPr="00563380">
        <w:rPr>
          <w:color w:val="auto"/>
        </w:rPr>
        <w:fldChar w:fldCharType="end"/>
      </w:r>
      <w:r w:rsidR="00C86368" w:rsidRPr="00563380">
        <w:rPr>
          <w:color w:val="auto"/>
        </w:rPr>
        <w:t xml:space="preserve">. </w:t>
      </w:r>
    </w:p>
    <w:p w14:paraId="3DE9FC98" w14:textId="3DA20557" w:rsidR="00556FDD" w:rsidRPr="00563380" w:rsidRDefault="00C86368" w:rsidP="00375816">
      <w:pPr>
        <w:spacing w:before="120" w:after="120" w:line="360" w:lineRule="auto"/>
        <w:ind w:firstLine="426"/>
        <w:rPr>
          <w:lang w:val="en-GB"/>
        </w:rPr>
      </w:pPr>
      <w:r w:rsidRPr="00563380">
        <w:rPr>
          <w:lang w:val="en-GB"/>
        </w:rPr>
        <w:lastRenderedPageBreak/>
        <w:t xml:space="preserve">In vertebrates with finite growth (like mammals and birds), </w:t>
      </w:r>
      <w:r w:rsidR="0027218C" w:rsidRPr="00563380">
        <w:rPr>
          <w:lang w:val="en-GB"/>
        </w:rPr>
        <w:t>the size that an individual reaches as an adult has critical consequences for reproductive success and overall fitness</w:t>
      </w:r>
      <w:r w:rsidR="00EF19FA" w:rsidRPr="00563380">
        <w:rPr>
          <w:lang w:val="en-GB"/>
        </w:rPr>
        <w:t xml:space="preserve"> </w:t>
      </w:r>
      <w:r w:rsidR="00CE0D1F" w:rsidRPr="00563380">
        <w:rPr>
          <w:lang w:val="en-GB"/>
        </w:rPr>
        <w:fldChar w:fldCharType="begin"/>
      </w:r>
      <w:r w:rsidRPr="00563380">
        <w:rPr>
          <w:lang w:val="en-GB"/>
        </w:rPr>
        <w:instrText xml:space="preserve"> ADDIN ZOTERO_ITEM CSL_CITATION {"citationID":"xPEN67Gb","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CE0D1F" w:rsidRPr="00563380">
        <w:rPr>
          <w:lang w:val="en-GB"/>
        </w:rPr>
        <w:fldChar w:fldCharType="separate"/>
      </w:r>
      <w:r w:rsidR="00CE0D1F" w:rsidRPr="00563380">
        <w:rPr>
          <w:lang w:val="en-GB"/>
        </w:rPr>
        <w:t>(Beauplet and Guinet 2007)</w:t>
      </w:r>
      <w:r w:rsidR="00CE0D1F" w:rsidRPr="00563380">
        <w:rPr>
          <w:lang w:val="en-GB"/>
        </w:rPr>
        <w:fldChar w:fldCharType="end"/>
      </w:r>
      <w:r w:rsidR="00DD5402" w:rsidRPr="00563380">
        <w:rPr>
          <w:lang w:val="en-GB"/>
        </w:rPr>
        <w:t>.</w:t>
      </w:r>
      <w:r w:rsidR="00294694" w:rsidRPr="00563380">
        <w:rPr>
          <w:lang w:val="en-GB"/>
        </w:rPr>
        <w:t xml:space="preserve"> </w:t>
      </w:r>
      <w:r w:rsidR="00F74BEF" w:rsidRPr="00563380">
        <w:rPr>
          <w:lang w:val="en-GB"/>
        </w:rPr>
        <w:t xml:space="preserve">As </w:t>
      </w:r>
      <w:r w:rsidR="00693283" w:rsidRPr="00563380">
        <w:rPr>
          <w:lang w:val="en-GB"/>
        </w:rPr>
        <w:t xml:space="preserve">the </w:t>
      </w:r>
      <w:r w:rsidR="00F74BEF" w:rsidRPr="00563380">
        <w:rPr>
          <w:lang w:val="en-GB"/>
        </w:rPr>
        <w:t xml:space="preserve">adult </w:t>
      </w:r>
      <w:r w:rsidR="00B21BD5" w:rsidRPr="00563380">
        <w:rPr>
          <w:lang w:val="en-GB"/>
        </w:rPr>
        <w:t xml:space="preserve">size and </w:t>
      </w:r>
      <w:r w:rsidR="00F74BEF" w:rsidRPr="00563380">
        <w:rPr>
          <w:lang w:val="en-GB"/>
        </w:rPr>
        <w:t xml:space="preserve">mass </w:t>
      </w:r>
      <w:r w:rsidR="00693283" w:rsidRPr="00563380">
        <w:rPr>
          <w:lang w:val="en-GB"/>
        </w:rPr>
        <w:t>are</w:t>
      </w:r>
      <w:r w:rsidR="00F74BEF" w:rsidRPr="00563380">
        <w:rPr>
          <w:lang w:val="en-GB"/>
        </w:rPr>
        <w:t xml:space="preserve"> </w:t>
      </w:r>
      <w:r w:rsidR="00AE4E83">
        <w:rPr>
          <w:lang w:val="en-GB"/>
        </w:rPr>
        <w:t>primarily determined</w:t>
      </w:r>
      <w:r w:rsidR="00F74BEF" w:rsidRPr="00563380">
        <w:rPr>
          <w:lang w:val="en-GB"/>
        </w:rPr>
        <w:t xml:space="preserve"> by </w:t>
      </w:r>
      <w:r w:rsidR="00BB1BEA" w:rsidRPr="00563380">
        <w:rPr>
          <w:lang w:val="en-GB"/>
        </w:rPr>
        <w:t xml:space="preserve">early growth conditions and </w:t>
      </w:r>
      <w:r w:rsidR="00F74BEF" w:rsidRPr="00563380">
        <w:rPr>
          <w:lang w:val="en-GB"/>
        </w:rPr>
        <w:t xml:space="preserve">juvenile </w:t>
      </w:r>
      <w:r w:rsidR="00693100" w:rsidRPr="00563380">
        <w:rPr>
          <w:lang w:val="en-GB"/>
        </w:rPr>
        <w:t>size</w:t>
      </w:r>
      <w:r w:rsidR="008C0D4C">
        <w:rPr>
          <w:lang w:val="en-GB"/>
        </w:rPr>
        <w:t xml:space="preserve"> (e.g.,)</w:t>
      </w:r>
      <w:r w:rsidR="008C0D4C">
        <w:rPr>
          <w:lang w:val="en-GB"/>
        </w:rPr>
        <w:fldChar w:fldCharType="begin"/>
      </w:r>
      <w:r w:rsidR="008C0D4C">
        <w:rPr>
          <w:lang w:val="en-GB"/>
        </w:rPr>
        <w:instrText xml:space="preserve"> ADDIN ZOTERO_ITEM CSL_CITATION {"citationID":"0htszBSe","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rPr>
          <w:lang w:val="en-GB"/>
        </w:rPr>
        <w:fldChar w:fldCharType="separate"/>
      </w:r>
      <w:r w:rsidR="008C0D4C">
        <w:rPr>
          <w:noProof/>
          <w:lang w:val="en-GB"/>
        </w:rPr>
        <w:t>(Festa-Bianchet et al. 2000)</w:t>
      </w:r>
      <w:r w:rsidR="008C0D4C">
        <w:rPr>
          <w:lang w:val="en-GB"/>
        </w:rPr>
        <w:fldChar w:fldCharType="end"/>
      </w:r>
      <w:r w:rsidR="00F74BEF" w:rsidRPr="00563380">
        <w:rPr>
          <w:lang w:val="en-GB"/>
        </w:rPr>
        <w:t>, it becomes fundamental to investigate the effect of climatic condition</w:t>
      </w:r>
      <w:r w:rsidR="00EC7DD3" w:rsidRPr="00563380">
        <w:rPr>
          <w:lang w:val="en-GB"/>
        </w:rPr>
        <w:t>s</w:t>
      </w:r>
      <w:r w:rsidR="00F74BEF" w:rsidRPr="00563380">
        <w:rPr>
          <w:lang w:val="en-GB"/>
        </w:rPr>
        <w:t xml:space="preserve"> on </w:t>
      </w:r>
      <w:r w:rsidR="00693283" w:rsidRPr="00563380">
        <w:rPr>
          <w:lang w:val="en-GB"/>
        </w:rPr>
        <w:t xml:space="preserve">the </w:t>
      </w:r>
      <w:r w:rsidR="00F74BEF" w:rsidRPr="00563380">
        <w:rPr>
          <w:lang w:val="en-GB"/>
        </w:rPr>
        <w:t xml:space="preserve">juvenile </w:t>
      </w:r>
      <w:r w:rsidR="00693100" w:rsidRPr="00563380">
        <w:rPr>
          <w:lang w:val="en-GB"/>
        </w:rPr>
        <w:t>size</w:t>
      </w:r>
      <w:r w:rsidR="00F74BEF" w:rsidRPr="00563380">
        <w:rPr>
          <w:lang w:val="en-GB"/>
        </w:rPr>
        <w:t xml:space="preserve"> </w:t>
      </w:r>
      <w:r w:rsidR="00F74BEF" w:rsidRPr="00563380">
        <w:rPr>
          <w:lang w:val="en-GB"/>
        </w:rPr>
        <w:fldChar w:fldCharType="begin"/>
      </w:r>
      <w:r w:rsidRPr="00563380">
        <w:rPr>
          <w:lang w:val="en-GB"/>
        </w:rPr>
        <w:instrText xml:space="preserve"> ADDIN ZOTERO_ITEM CSL_CITATION {"citationID":"Owi0ynOa","properties":{"formattedCitation":"(Beauplet and Guinet 2007; Garel et al. 2011)","plainCitation":"(Beauplet and Guinet 2007; Garel et al. 2011)","dontUpdate":true,"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rPr>
          <w:lang w:val="en-GB"/>
        </w:rPr>
        <w:fldChar w:fldCharType="separate"/>
      </w:r>
      <w:r w:rsidR="00F74BEF" w:rsidRPr="00563380">
        <w:rPr>
          <w:lang w:val="en-GB"/>
        </w:rPr>
        <w:t>(Garel et al. 2011)</w:t>
      </w:r>
      <w:r w:rsidR="00F74BEF" w:rsidRPr="00563380">
        <w:rPr>
          <w:lang w:val="en-GB"/>
        </w:rPr>
        <w:fldChar w:fldCharType="end"/>
      </w:r>
      <w:r w:rsidR="00F74BEF" w:rsidRPr="00563380">
        <w:rPr>
          <w:lang w:val="en-GB"/>
        </w:rPr>
        <w:t>.</w:t>
      </w:r>
      <w:r w:rsidR="002E7B2A" w:rsidRPr="00563380" w:rsidDel="00EF19FA">
        <w:rPr>
          <w:lang w:val="en-GB"/>
        </w:rPr>
        <w:t xml:space="preserve"> </w:t>
      </w:r>
      <w:r w:rsidR="00CC488F" w:rsidRPr="00563380">
        <w:rPr>
          <w:lang w:val="en-GB"/>
        </w:rPr>
        <w:t>J</w:t>
      </w:r>
      <w:r w:rsidR="0069217C" w:rsidRPr="00563380">
        <w:rPr>
          <w:lang w:val="en-GB"/>
        </w:rPr>
        <w:t>uvenile</w:t>
      </w:r>
      <w:r w:rsidR="00D325DE" w:rsidRPr="00563380">
        <w:rPr>
          <w:lang w:val="en-GB"/>
        </w:rPr>
        <w:t>s</w:t>
      </w:r>
      <w:r w:rsidR="0069217C" w:rsidRPr="00563380">
        <w:rPr>
          <w:lang w:val="en-GB"/>
        </w:rPr>
        <w:t xml:space="preserve"> </w:t>
      </w:r>
      <w:r w:rsidR="00AE4E83">
        <w:rPr>
          <w:lang w:val="en-GB"/>
        </w:rPr>
        <w:t>usually have</w:t>
      </w:r>
      <w:r w:rsidR="0087179D" w:rsidRPr="00563380">
        <w:rPr>
          <w:lang w:val="en-GB"/>
        </w:rPr>
        <w:t xml:space="preserve"> </w:t>
      </w:r>
      <w:r w:rsidR="0069217C" w:rsidRPr="00563380">
        <w:rPr>
          <w:lang w:val="en-GB"/>
        </w:rPr>
        <w:t xml:space="preserve">low energy reserves and </w:t>
      </w:r>
      <w:r w:rsidR="001B06F1" w:rsidRPr="00563380">
        <w:rPr>
          <w:lang w:val="en-GB"/>
        </w:rPr>
        <w:t>have to</w:t>
      </w:r>
      <w:r w:rsidR="00D325DE" w:rsidRPr="00563380">
        <w:rPr>
          <w:lang w:val="en-GB"/>
        </w:rPr>
        <w:t xml:space="preserve"> </w:t>
      </w:r>
      <w:r w:rsidR="0069217C" w:rsidRPr="00563380">
        <w:rPr>
          <w:lang w:val="en-GB"/>
        </w:rPr>
        <w:t>allocat</w:t>
      </w:r>
      <w:r w:rsidR="001B06F1" w:rsidRPr="00563380">
        <w:rPr>
          <w:lang w:val="en-GB"/>
        </w:rPr>
        <w:t>e</w:t>
      </w:r>
      <w:r w:rsidR="00D325DE" w:rsidRPr="00563380">
        <w:rPr>
          <w:lang w:val="en-GB"/>
        </w:rPr>
        <w:t xml:space="preserve"> a </w:t>
      </w:r>
      <w:r w:rsidR="001B06F1" w:rsidRPr="00563380">
        <w:rPr>
          <w:lang w:val="en-GB"/>
        </w:rPr>
        <w:t>substantial amount</w:t>
      </w:r>
      <w:r w:rsidR="00160822" w:rsidRPr="00563380">
        <w:rPr>
          <w:lang w:val="en-GB"/>
        </w:rPr>
        <w:t xml:space="preserve"> of th</w:t>
      </w:r>
      <w:r w:rsidR="001D7DCF" w:rsidRPr="00563380">
        <w:rPr>
          <w:lang w:val="en-GB"/>
        </w:rPr>
        <w:t xml:space="preserve">ose </w:t>
      </w:r>
      <w:r w:rsidR="00160822" w:rsidRPr="00563380">
        <w:rPr>
          <w:lang w:val="en-GB"/>
        </w:rPr>
        <w:t>reserves</w:t>
      </w:r>
      <w:r w:rsidR="0069217C" w:rsidRPr="00563380">
        <w:rPr>
          <w:lang w:val="en-GB"/>
        </w:rPr>
        <w:t xml:space="preserve"> to growth</w:t>
      </w:r>
      <w:r w:rsidR="00160822" w:rsidRPr="00563380">
        <w:rPr>
          <w:lang w:val="en-GB"/>
        </w:rPr>
        <w:t xml:space="preserve"> </w:t>
      </w:r>
      <w:r w:rsidR="0069217C" w:rsidRPr="00563380">
        <w:rPr>
          <w:lang w:val="en-GB"/>
        </w:rPr>
        <w:fldChar w:fldCharType="begin"/>
      </w:r>
      <w:r w:rsidR="00052439" w:rsidRPr="00563380">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rPr>
          <w:lang w:val="en-GB"/>
        </w:rPr>
        <w:fldChar w:fldCharType="separate"/>
      </w:r>
      <w:r w:rsidR="00052439" w:rsidRPr="00563380">
        <w:rPr>
          <w:lang w:val="en-GB"/>
        </w:rPr>
        <w:t>(Hudson and White 1985; Gaillard et al. 2000)</w:t>
      </w:r>
      <w:r w:rsidR="0069217C" w:rsidRPr="00563380">
        <w:rPr>
          <w:lang w:val="en-GB"/>
        </w:rPr>
        <w:fldChar w:fldCharType="end"/>
      </w:r>
      <w:r w:rsidR="0069217C" w:rsidRPr="00563380">
        <w:rPr>
          <w:lang w:val="en-GB"/>
        </w:rPr>
        <w:t>.</w:t>
      </w:r>
      <w:r w:rsidR="008B480A" w:rsidRPr="00563380">
        <w:rPr>
          <w:lang w:val="en-GB"/>
        </w:rPr>
        <w:t xml:space="preserve"> </w:t>
      </w:r>
      <w:r w:rsidR="00B130BB" w:rsidRPr="00563380">
        <w:rPr>
          <w:lang w:val="en-GB"/>
        </w:rPr>
        <w:t>Therefore, a</w:t>
      </w:r>
      <w:r w:rsidR="008B480A" w:rsidRPr="00563380">
        <w:rPr>
          <w:lang w:val="en-GB"/>
        </w:rPr>
        <w:t xml:space="preserve"> decline in </w:t>
      </w:r>
      <w:r w:rsidR="00B130BB" w:rsidRPr="00563380">
        <w:rPr>
          <w:lang w:val="en-GB"/>
        </w:rPr>
        <w:t xml:space="preserve">adult </w:t>
      </w:r>
      <w:r w:rsidR="000E5A90" w:rsidRPr="00563380">
        <w:rPr>
          <w:lang w:val="en-GB"/>
        </w:rPr>
        <w:t>size</w:t>
      </w:r>
      <w:r w:rsidR="008B480A" w:rsidRPr="00563380">
        <w:rPr>
          <w:lang w:val="en-GB"/>
        </w:rPr>
        <w:t xml:space="preserve"> is to be most </w:t>
      </w:r>
      <w:r w:rsidR="00AE4E83">
        <w:rPr>
          <w:lang w:val="en-GB"/>
        </w:rPr>
        <w:t>evident</w:t>
      </w:r>
      <w:r w:rsidR="008B480A" w:rsidRPr="00563380">
        <w:rPr>
          <w:lang w:val="en-GB"/>
        </w:rPr>
        <w:t xml:space="preserve"> in the early growing stages because they lack </w:t>
      </w:r>
      <w:r w:rsidR="00590A82">
        <w:rPr>
          <w:lang w:val="en-GB"/>
        </w:rPr>
        <w:t>reasonable</w:t>
      </w:r>
      <w:r w:rsidR="008B480A" w:rsidRPr="00563380">
        <w:rPr>
          <w:lang w:val="en-GB"/>
        </w:rPr>
        <w:t xml:space="preserve"> energy reserves, which makes them sensitive to changing external biotic and abiotic factors </w:t>
      </w:r>
      <w:r w:rsidR="008B480A" w:rsidRPr="00563380">
        <w:rPr>
          <w:lang w:val="en-GB"/>
        </w:rPr>
        <w:fldChar w:fldCharType="begin"/>
      </w:r>
      <w:r w:rsidR="00052439" w:rsidRPr="00563380">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w:instrText>
      </w:r>
      <w:r w:rsidR="00052439" w:rsidRPr="007A55F6">
        <w:rPr>
          <w:lang w:val="it-CH"/>
          <w:rPrChange w:id="74" w:author="LFBersier" w:date="2023-03-09T08:21:00Z">
            <w:rPr>
              <w:lang w:val="en-GB"/>
            </w:rPr>
          </w:rPrChange>
        </w:rPr>
        <w:instrText xml:space="preserve">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rPr>
          <w:lang w:val="en-GB"/>
        </w:rPr>
        <w:fldChar w:fldCharType="separate"/>
      </w:r>
      <w:r w:rsidR="00052439" w:rsidRPr="005D6730">
        <w:rPr>
          <w:lang w:val="it-CH"/>
          <w:rPrChange w:id="75" w:author="Federico Tettamanti" w:date="2023-03-13T08:42:00Z">
            <w:rPr>
              <w:lang w:val="en-GB"/>
            </w:rPr>
          </w:rPrChange>
        </w:rPr>
        <w:t>(Forchhammer et al. 2001; Herfindal et al. 2006; Rughetti and Festa-Bianchet 2012)</w:t>
      </w:r>
      <w:r w:rsidR="008B480A" w:rsidRPr="00563380">
        <w:rPr>
          <w:lang w:val="en-GB"/>
        </w:rPr>
        <w:fldChar w:fldCharType="end"/>
      </w:r>
      <w:r w:rsidR="008B480A" w:rsidRPr="005D6730">
        <w:rPr>
          <w:lang w:val="it-CH"/>
          <w:rPrChange w:id="76" w:author="Federico Tettamanti" w:date="2023-03-13T08:42:00Z">
            <w:rPr>
              <w:lang w:val="en-GB"/>
            </w:rPr>
          </w:rPrChange>
        </w:rPr>
        <w:t xml:space="preserve">. </w:t>
      </w:r>
      <w:r w:rsidR="00563380" w:rsidRPr="00563380">
        <w:rPr>
          <w:lang w:val="en-GB"/>
        </w:rPr>
        <w:t>I</w:t>
      </w:r>
      <w:r w:rsidR="00996555" w:rsidRPr="00563380">
        <w:rPr>
          <w:lang w:val="en-GB"/>
        </w:rPr>
        <w:t xml:space="preserve">n mammals, early growth is divided </w:t>
      </w:r>
      <w:r w:rsidR="00AE4E83">
        <w:rPr>
          <w:lang w:val="en-GB"/>
        </w:rPr>
        <w:t>into</w:t>
      </w:r>
      <w:r w:rsidR="00996555" w:rsidRPr="00563380">
        <w:rPr>
          <w:lang w:val="en-GB"/>
        </w:rPr>
        <w:t xml:space="preserve"> </w:t>
      </w:r>
      <w:r w:rsidR="00563380" w:rsidRPr="00563380">
        <w:rPr>
          <w:lang w:val="en-GB"/>
        </w:rPr>
        <w:t>three</w:t>
      </w:r>
      <w:r w:rsidR="00996555" w:rsidRPr="00563380">
        <w:rPr>
          <w:lang w:val="en-GB"/>
        </w:rPr>
        <w:t xml:space="preserve"> phases</w:t>
      </w:r>
      <w:r w:rsidR="00563380" w:rsidRPr="00563380">
        <w:rPr>
          <w:lang w:val="en-GB"/>
        </w:rPr>
        <w:t>:</w:t>
      </w:r>
      <w:r w:rsidR="00996555" w:rsidRPr="00563380">
        <w:rPr>
          <w:lang w:val="en-GB"/>
        </w:rPr>
        <w:t xml:space="preserve"> in utero, lactation, and post-weaning. The </w:t>
      </w:r>
      <w:r w:rsidR="00563380" w:rsidRPr="00563380">
        <w:rPr>
          <w:lang w:val="en-GB"/>
        </w:rPr>
        <w:t>three</w:t>
      </w:r>
      <w:r w:rsidR="00996555" w:rsidRPr="00563380">
        <w:rPr>
          <w:lang w:val="en-GB"/>
        </w:rPr>
        <w:t xml:space="preserve"> phases are, however</w:t>
      </w:r>
      <w:r w:rsidR="00AE4E83">
        <w:rPr>
          <w:lang w:val="en-GB"/>
        </w:rPr>
        <w:t>,</w:t>
      </w:r>
      <w:r w:rsidR="00996555" w:rsidRPr="00563380">
        <w:rPr>
          <w:lang w:val="en-GB"/>
        </w:rPr>
        <w:t xml:space="preserve"> not equally sensitive to climate warming. The </w:t>
      </w:r>
      <w:r w:rsidR="00AE4E83">
        <w:rPr>
          <w:lang w:val="en-GB"/>
        </w:rPr>
        <w:t>in-utero</w:t>
      </w:r>
      <w:r w:rsidR="00996555" w:rsidRPr="00563380">
        <w:rPr>
          <w:lang w:val="en-GB"/>
        </w:rPr>
        <w:t xml:space="preserve"> phase is likely the less sensitive as offspring live in </w:t>
      </w:r>
      <w:r w:rsidR="00AE4E83">
        <w:rPr>
          <w:lang w:val="en-GB"/>
        </w:rPr>
        <w:t>a stable</w:t>
      </w:r>
      <w:r w:rsidR="00996555" w:rsidRPr="00563380">
        <w:rPr>
          <w:lang w:val="en-GB"/>
        </w:rPr>
        <w:t xml:space="preserve"> thermal environment</w:t>
      </w:r>
      <w:r w:rsidR="00AE4E83">
        <w:rPr>
          <w:lang w:val="en-GB"/>
        </w:rPr>
        <w:t xml:space="preserve">. </w:t>
      </w:r>
      <w:commentRangeStart w:id="77"/>
      <w:r w:rsidR="00AE4E83">
        <w:rPr>
          <w:lang w:val="en-GB"/>
        </w:rPr>
        <w:t>In contrast, the</w:t>
      </w:r>
      <w:r w:rsidR="00996555" w:rsidRPr="00563380">
        <w:rPr>
          <w:lang w:val="en-GB"/>
        </w:rPr>
        <w:t xml:space="preserve"> lactation phase is likely the most sensitive, as offspring growth in size is the fastest during lactation and mother milk production is constrained by ambient temperature</w:t>
      </w:r>
      <w:ins w:id="78" w:author="Pierre Bize" w:date="2023-03-08T22:52:00Z">
        <w:r w:rsidR="008725C6">
          <w:rPr>
            <w:lang w:val="en-GB"/>
          </w:rPr>
          <w:t xml:space="preserve"> (</w:t>
        </w:r>
        <w:commentRangeStart w:id="79"/>
        <w:r w:rsidR="008725C6">
          <w:rPr>
            <w:lang w:val="en-GB"/>
          </w:rPr>
          <w:t>REF</w:t>
        </w:r>
      </w:ins>
      <w:commentRangeEnd w:id="79"/>
      <w:ins w:id="80" w:author="Pierre Bize" w:date="2023-03-08T22:54:00Z">
        <w:r w:rsidR="00E5460F">
          <w:rPr>
            <w:rStyle w:val="CommentReference"/>
            <w:rFonts w:eastAsia="Arial Unicode MS"/>
            <w:bdr w:val="nil"/>
            <w:lang w:val="en-US" w:eastAsia="en-US"/>
          </w:rPr>
          <w:commentReference w:id="79"/>
        </w:r>
      </w:ins>
      <w:ins w:id="81" w:author="Pierre Bize" w:date="2023-03-08T22:52:00Z">
        <w:r w:rsidR="008725C6">
          <w:rPr>
            <w:lang w:val="en-GB"/>
          </w:rPr>
          <w:t>)</w:t>
        </w:r>
      </w:ins>
      <w:r w:rsidR="00996555" w:rsidRPr="00563380">
        <w:rPr>
          <w:lang w:val="en-GB"/>
        </w:rPr>
        <w:t>.</w:t>
      </w:r>
      <w:commentRangeEnd w:id="77"/>
      <w:r w:rsidR="00AA4D1B">
        <w:rPr>
          <w:rStyle w:val="CommentReference"/>
          <w:rFonts w:eastAsia="Arial Unicode MS"/>
          <w:bdr w:val="nil"/>
          <w:lang w:val="en-US" w:eastAsia="en-US"/>
        </w:rPr>
        <w:commentReference w:id="77"/>
      </w:r>
    </w:p>
    <w:p w14:paraId="18C72E9C" w14:textId="51EDC8A0" w:rsidR="007B040B" w:rsidRPr="00563380" w:rsidRDefault="00557274" w:rsidP="00B4784F">
      <w:pPr>
        <w:spacing w:before="120" w:after="120" w:line="360" w:lineRule="auto"/>
        <w:ind w:firstLine="426"/>
        <w:rPr>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juvenile </w:t>
      </w:r>
      <w:r w:rsidR="001D2FDB" w:rsidRPr="00563380">
        <w:rPr>
          <w:lang w:val="en-GB"/>
        </w:rPr>
        <w:t>size</w:t>
      </w:r>
      <w:r w:rsidR="00AA1C8E" w:rsidRPr="00563380">
        <w:rPr>
          <w:lang w:val="en-GB"/>
        </w:rPr>
        <w:t xml:space="preserve"> (i.e. at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A51DE9" w:rsidRPr="00563380">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A51DE9" w:rsidRPr="00563380">
        <w:rPr>
          <w:lang w:val="en-GB"/>
        </w:rPr>
        <w:t>(Corlatti et al. 2011)</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A51DE9" w:rsidRPr="00563380">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A51DE9" w:rsidRPr="00563380">
        <w:rPr>
          <w:lang w:val="en-GB"/>
        </w:rPr>
        <w:t>(Ascenzi et al. 1993)</w:t>
      </w:r>
      <w:r w:rsidR="00A51DE9" w:rsidRPr="00563380">
        <w:rPr>
          <w:lang w:val="en-GB"/>
        </w:rPr>
        <w:fldChar w:fldCharType="end"/>
      </w:r>
      <w:r w:rsidR="00A51DE9" w:rsidRPr="00563380">
        <w:rPr>
          <w:lang w:val="en-GB"/>
        </w:rPr>
        <w:t>.</w:t>
      </w:r>
      <w:r w:rsidR="00747763" w:rsidRPr="00563380">
        <w:rPr>
          <w:lang w:val="en-GB"/>
        </w:rPr>
        <w:t xml:space="preserve"> </w:t>
      </w:r>
      <w:r w:rsidR="00186E7E" w:rsidRPr="00563380">
        <w:rPr>
          <w:lang w:val="en-GB"/>
        </w:rPr>
        <w:t>A</w:t>
      </w:r>
      <w:r w:rsidR="008D3777" w:rsidRPr="00563380">
        <w:rPr>
          <w:lang w:val="en-GB"/>
        </w:rPr>
        <w:t xml:space="preserve">s the Alps have been identified as climate change hotspots </w:t>
      </w:r>
      <w:r w:rsidR="008D3777" w:rsidRPr="00563380">
        <w:rPr>
          <w:lang w:val="en-GB"/>
        </w:rPr>
        <w:fldChar w:fldCharType="begin"/>
      </w:r>
      <w:r w:rsidR="00F92C5E" w:rsidRPr="00563380">
        <w:rPr>
          <w:lang w:val="en-GB"/>
        </w:rPr>
        <w:instrText xml:space="preserve"> ADDIN ZOTERO_ITEM CSL_CITATION {"citationID":"E0O9TcbE","properties":{"formattedCitation":"(Ernakovich et al. 2014; Turco et al. 2015)","plainCitation":"(Ernakovich et al. 2014; Turco et al. 2015)","noteIndex":0},"citationItems":[{"id":3659,"uris":["http://zotero.org/users/3388363/items/P34HZFG2"],"itemData":{"id":3659,"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8D3777" w:rsidRPr="00563380">
        <w:rPr>
          <w:lang w:val="en-GB"/>
        </w:rPr>
        <w:fldChar w:fldCharType="separate"/>
      </w:r>
      <w:r w:rsidR="00F92C5E" w:rsidRPr="00563380">
        <w:rPr>
          <w:lang w:val="en-GB"/>
        </w:rPr>
        <w:t>(Ernakovich et al. 2014; Turco et al. 2015)</w:t>
      </w:r>
      <w:r w:rsidR="008D3777" w:rsidRPr="00563380">
        <w:rPr>
          <w:lang w:val="en-GB"/>
        </w:rPr>
        <w:fldChar w:fldCharType="end"/>
      </w:r>
      <w:r w:rsidR="00F92C5E" w:rsidRPr="00563380">
        <w:rPr>
          <w:lang w:val="en-GB"/>
        </w:rPr>
        <w:t>,</w:t>
      </w:r>
      <w:r w:rsidR="008D3777" w:rsidRPr="00563380">
        <w:rPr>
          <w:lang w:val="en-GB"/>
        </w:rPr>
        <w:t xml:space="preserve"> </w:t>
      </w:r>
      <w:r w:rsidR="00DA3FAD" w:rsidRPr="00563380">
        <w:rPr>
          <w:lang w:val="en-GB"/>
        </w:rPr>
        <w:t>Alpine animals</w:t>
      </w:r>
      <w:r w:rsidR="00877AAE" w:rsidRPr="00563380">
        <w:rPr>
          <w:lang w:val="en-GB"/>
        </w:rPr>
        <w:t xml:space="preserve"> are expected to show </w:t>
      </w:r>
      <w:r w:rsidR="00E167CB" w:rsidRPr="00563380">
        <w:rPr>
          <w:lang w:val="en-GB"/>
        </w:rPr>
        <w:t>significant</w:t>
      </w:r>
      <w:r w:rsidR="00590D4B" w:rsidRPr="00563380">
        <w:rPr>
          <w:lang w:val="en-GB"/>
        </w:rPr>
        <w:t xml:space="preserve"> changes in their distribution (</w:t>
      </w:r>
      <w:r w:rsidR="007C5E4B" w:rsidRPr="00563380">
        <w:rPr>
          <w:lang w:val="en-GB"/>
        </w:rPr>
        <w:t>shift towards higher elevation)</w:t>
      </w:r>
      <w:r w:rsidR="00590D4B" w:rsidRPr="00563380">
        <w:rPr>
          <w:lang w:val="en-GB"/>
        </w:rPr>
        <w:t>, phenology</w:t>
      </w:r>
      <w:r w:rsidR="00F03A38" w:rsidRPr="00563380">
        <w:rPr>
          <w:lang w:val="en-GB"/>
        </w:rPr>
        <w:t>,</w:t>
      </w:r>
      <w:r w:rsidR="00590D4B" w:rsidRPr="00563380">
        <w:rPr>
          <w:lang w:val="en-GB"/>
        </w:rPr>
        <w:t xml:space="preserve"> and morphology</w:t>
      </w:r>
      <w:r w:rsidR="00F03A38" w:rsidRPr="00563380">
        <w:rPr>
          <w:lang w:val="en-GB"/>
        </w:rPr>
        <w:t xml:space="preserve"> in response to climate warming (REF)</w:t>
      </w:r>
      <w:r w:rsidR="00590D4B" w:rsidRPr="00563380">
        <w:rPr>
          <w:lang w:val="en-GB"/>
        </w:rPr>
        <w:t>.</w:t>
      </w:r>
      <w:r w:rsidR="0037211C"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commentRangeStart w:id="82"/>
      <w:r w:rsidR="00186C8B" w:rsidRPr="00563380">
        <w:rPr>
          <w:lang w:val="en-GB"/>
        </w:rPr>
        <w:fldChar w:fldCharType="begin"/>
      </w:r>
      <w:r w:rsidR="00186C8B" w:rsidRPr="00563380">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186C8B" w:rsidRPr="00563380">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186C8B" w:rsidRPr="00563380">
        <w:rPr>
          <w:lang w:val="en-GB"/>
        </w:rPr>
        <w:t>(Mason et al. 2014; Reiner et al. 2021)</w:t>
      </w:r>
      <w:r w:rsidR="00186C8B" w:rsidRPr="00563380">
        <w:rPr>
          <w:lang w:val="en-GB"/>
        </w:rPr>
        <w:fldChar w:fldCharType="end"/>
      </w:r>
      <w:commentRangeEnd w:id="82"/>
      <w:r w:rsidR="00B93481">
        <w:rPr>
          <w:rStyle w:val="CommentReference"/>
          <w:rFonts w:eastAsia="Arial Unicode MS"/>
          <w:bdr w:val="nil"/>
          <w:lang w:val="en-US" w:eastAsia="en-US"/>
        </w:rPr>
        <w:commentReference w:id="82"/>
      </w:r>
      <w:ins w:id="83" w:author="Pierre Bize" w:date="2023-03-08T18:24:00Z">
        <w:r w:rsidR="005B56E1">
          <w:rPr>
            <w:lang w:val="en-GB"/>
          </w:rPr>
          <w:t xml:space="preserve"> </w:t>
        </w:r>
      </w:ins>
      <w:r w:rsidR="005B56E1">
        <w:rPr>
          <w:lang w:val="en-GB"/>
        </w:rPr>
        <w:t>in the southern Alps</w:t>
      </w:r>
      <w:r w:rsidR="00AE4E83">
        <w:rPr>
          <w:lang w:val="en-GB"/>
        </w:rPr>
        <w:t>.</w:t>
      </w:r>
      <w:r w:rsidR="00186C8B" w:rsidRPr="00563380">
        <w:rPr>
          <w:lang w:val="en-GB"/>
        </w:rPr>
        <w:t xml:space="preserve"> </w:t>
      </w:r>
      <w:commentRangeStart w:id="84"/>
      <w:r w:rsidR="003E7B65">
        <w:rPr>
          <w:lang w:val="en-GB"/>
        </w:rPr>
        <w:t>A recent study</w:t>
      </w:r>
      <w:r w:rsidR="00613122">
        <w:rPr>
          <w:lang w:val="en-GB"/>
        </w:rPr>
        <w:t>, however,</w:t>
      </w:r>
      <w:r w:rsidR="003E7B65">
        <w:rPr>
          <w:lang w:val="en-GB"/>
        </w:rPr>
        <w:t xml:space="preserve"> did not find any change body mass or size in chamois and three other ungulate species</w:t>
      </w:r>
      <w:r w:rsidR="00613122">
        <w:rPr>
          <w:lang w:val="en-GB"/>
        </w:rPr>
        <w:t xml:space="preserve"> </w:t>
      </w:r>
      <w:commentRangeStart w:id="85"/>
      <w:r w:rsidR="00613122">
        <w:rPr>
          <w:lang w:val="en-GB"/>
        </w:rPr>
        <w:t>in the eastern Alps</w:t>
      </w:r>
      <w:r w:rsidR="003E7B65">
        <w:rPr>
          <w:lang w:val="en-GB"/>
        </w:rPr>
        <w:t xml:space="preserve"> </w:t>
      </w:r>
      <w:commentRangeEnd w:id="85"/>
      <w:r w:rsidR="003578F0">
        <w:rPr>
          <w:rStyle w:val="CommentReference"/>
          <w:rFonts w:eastAsia="Arial Unicode MS"/>
          <w:bdr w:val="nil"/>
          <w:lang w:val="en-US" w:eastAsia="en-US"/>
        </w:rPr>
        <w:commentReference w:id="85"/>
      </w:r>
      <w:r w:rsidR="003E7B65">
        <w:rPr>
          <w:lang w:val="en-GB"/>
        </w:rPr>
        <w:fldChar w:fldCharType="begin"/>
      </w:r>
      <w:r w:rsidR="003E7B65">
        <w:rPr>
          <w:lang w:val="en-GB"/>
        </w:rPr>
        <w:instrText xml:space="preserve"> ADDIN ZOTERO_ITEM CSL_CITATION {"citationID":"MriVZJba","properties":{"formattedCitation":"(B\\uc0\\u252{}ntgen et al. 2020)","plainCitation":"(Büntgen et al. 2020)","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3E7B65">
        <w:rPr>
          <w:lang w:val="en-GB"/>
        </w:rPr>
        <w:fldChar w:fldCharType="separate"/>
      </w:r>
      <w:r w:rsidR="003E7B65" w:rsidRPr="00D87B9E">
        <w:rPr>
          <w:lang w:val="en-GB"/>
        </w:rPr>
        <w:t>(Büntgen et al. 2020)</w:t>
      </w:r>
      <w:r w:rsidR="003E7B65">
        <w:rPr>
          <w:lang w:val="en-GB"/>
        </w:rPr>
        <w:fldChar w:fldCharType="end"/>
      </w:r>
      <w:r w:rsidR="003E7B65">
        <w:rPr>
          <w:lang w:val="en-GB"/>
        </w:rPr>
        <w:t>.</w:t>
      </w:r>
      <w:commentRangeEnd w:id="84"/>
      <w:r w:rsidR="007F41DA">
        <w:rPr>
          <w:rStyle w:val="CommentReference"/>
          <w:rFonts w:eastAsia="Arial Unicode MS"/>
          <w:bdr w:val="nil"/>
          <w:lang w:val="en-US" w:eastAsia="en-US"/>
        </w:rPr>
        <w:commentReference w:id="84"/>
      </w:r>
      <w:r w:rsidR="00F0375D">
        <w:rPr>
          <w:lang w:val="en-GB"/>
        </w:rPr>
        <w:t xml:space="preserve"> Although studies reporting a </w:t>
      </w:r>
      <w:commentRangeStart w:id="86"/>
      <w:r w:rsidR="00F0375D">
        <w:rPr>
          <w:lang w:val="en-GB"/>
        </w:rPr>
        <w:t xml:space="preserve">change </w:t>
      </w:r>
      <w:r w:rsidR="00B4784F">
        <w:rPr>
          <w:lang w:val="en-GB"/>
        </w:rPr>
        <w:t>chamois</w:t>
      </w:r>
      <w:commentRangeEnd w:id="86"/>
      <w:r w:rsidR="003578F0">
        <w:rPr>
          <w:rStyle w:val="CommentReference"/>
          <w:rFonts w:eastAsia="Arial Unicode MS"/>
          <w:bdr w:val="nil"/>
          <w:lang w:val="en-US" w:eastAsia="en-US"/>
        </w:rPr>
        <w:commentReference w:id="86"/>
      </w:r>
      <w:r w:rsidR="00B4784F">
        <w:rPr>
          <w:lang w:val="en-GB"/>
        </w:rPr>
        <w:t xml:space="preserve"> </w:t>
      </w:r>
      <w:r w:rsidR="00AE4E83">
        <w:rPr>
          <w:lang w:val="en-GB"/>
        </w:rPr>
        <w:t>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186C8B" w:rsidRPr="00563380">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186C8B" w:rsidRPr="00563380">
        <w:rPr>
          <w:lang w:val="en-GB"/>
        </w:rPr>
        <w:t>(Rughetti and Festa-Bianchet 2012)</w:t>
      </w:r>
      <w:r w:rsidR="00186C8B" w:rsidRPr="00563380">
        <w:rPr>
          <w:lang w:val="en-GB"/>
        </w:rPr>
        <w:fldChar w:fldCharType="end"/>
      </w:r>
      <w:r w:rsidR="00D01C3A">
        <w:rPr>
          <w:lang w:val="en-GB"/>
        </w:rPr>
        <w:t>,</w:t>
      </w:r>
      <w:r w:rsidR="00D87B9E">
        <w:rPr>
          <w:lang w:val="en-GB"/>
        </w:rPr>
        <w:t xml:space="preserve"> </w:t>
      </w:r>
      <w:r w:rsidR="00D01C3A">
        <w:rPr>
          <w:lang w:val="en-GB"/>
        </w:rPr>
        <w:t>n</w:t>
      </w:r>
      <w:r w:rsidR="00184F72" w:rsidRPr="00563380">
        <w:rPr>
          <w:lang w:val="en-GB"/>
        </w:rPr>
        <w:t>o stud</w:t>
      </w:r>
      <w:r w:rsidR="0056042B" w:rsidRPr="00563380">
        <w:rPr>
          <w:lang w:val="en-GB"/>
        </w:rPr>
        <w:t>y</w:t>
      </w:r>
      <w:r w:rsidR="00184F72" w:rsidRPr="00563380">
        <w:rPr>
          <w:lang w:val="en-GB"/>
        </w:rPr>
        <w:t xml:space="preserve"> </w:t>
      </w:r>
      <w:r w:rsidR="0056042B" w:rsidRPr="00563380">
        <w:rPr>
          <w:lang w:val="en-GB"/>
        </w:rPr>
        <w:t>has</w:t>
      </w:r>
      <w:r w:rsidR="00FA48E5">
        <w:rPr>
          <w:lang w:val="en-GB"/>
        </w:rPr>
        <w:t xml:space="preserve"> </w:t>
      </w:r>
      <w:r w:rsidR="00184F72" w:rsidRPr="00563380">
        <w:rPr>
          <w:lang w:val="en-GB"/>
        </w:rPr>
        <w:t xml:space="preserve">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 xml:space="preserve">the shrinking in </w:t>
      </w:r>
      <w:commentRangeStart w:id="87"/>
      <w:r w:rsidR="00694FE4" w:rsidRPr="00563380">
        <w:rPr>
          <w:lang w:val="en-GB"/>
        </w:rPr>
        <w:t xml:space="preserve">size </w:t>
      </w:r>
      <w:commentRangeEnd w:id="87"/>
      <w:r w:rsidR="00D25FC4">
        <w:rPr>
          <w:rStyle w:val="CommentReference"/>
          <w:rFonts w:eastAsia="Arial Unicode MS"/>
          <w:bdr w:val="nil"/>
          <w:lang w:val="en-US" w:eastAsia="en-US"/>
        </w:rPr>
        <w:commentReference w:id="87"/>
      </w:r>
      <w:r w:rsidR="00694FE4" w:rsidRPr="00563380">
        <w:rPr>
          <w:lang w:val="en-GB"/>
        </w:rPr>
        <w:t>over time is associated with an elevation of temperature during this critical time window.</w:t>
      </w:r>
    </w:p>
    <w:p w14:paraId="3860F557" w14:textId="77777777" w:rsidR="005920B2" w:rsidRPr="00FA5139" w:rsidRDefault="005920B2" w:rsidP="00952263">
      <w:pPr>
        <w:spacing w:before="120" w:after="120" w:line="360" w:lineRule="auto"/>
        <w:ind w:firstLine="426"/>
        <w:rPr>
          <w:i/>
          <w:iCs/>
          <w:lang w:val="en-GB"/>
        </w:rPr>
      </w:pPr>
    </w:p>
    <w:p w14:paraId="51DA2063" w14:textId="2C4DFDA5" w:rsidR="00294694" w:rsidRPr="00563380" w:rsidRDefault="00294694" w:rsidP="00BD5F31">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BD5F31">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796BD26B" w:rsidR="0061786B" w:rsidRPr="00563380" w:rsidRDefault="00090469" w:rsidP="00F35CAB">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C86368" w:rsidRPr="00563380">
        <w:instrText xml:space="preserve"> ADDIN ZOTERO_ITEM CSL_CITATION {"citationID":"1ZvBlJl5","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w:instrText>
      </w:r>
      <w:r w:rsidR="00C86368" w:rsidRPr="00FB22AE">
        <w:rPr>
          <w:lang w:val="fr-CH"/>
        </w:rPr>
        <w:instrText xml:space="preserve">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8C1892" w:rsidRPr="00FB22AE">
        <w:rPr>
          <w:lang w:val="fr-CH"/>
        </w:rPr>
        <w:t>(von Hardenberg et al. 2000; Bassano et al. 2003; Garel et al. 2009)</w:t>
      </w:r>
      <w:r w:rsidR="008C1892" w:rsidRPr="00563380">
        <w:fldChar w:fldCharType="end"/>
      </w:r>
      <w:r w:rsidR="008C1892" w:rsidRPr="00FB22AE">
        <w:rPr>
          <w:lang w:val="fr-CH"/>
        </w:rPr>
        <w:t>.</w:t>
      </w:r>
      <w:r w:rsidR="00955C44" w:rsidRPr="00FB22AE">
        <w:rPr>
          <w:lang w:val="fr-CH"/>
        </w:rPr>
        <w:t xml:space="preserve"> </w:t>
      </w:r>
      <w:commentRangeStart w:id="88"/>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chamois </w:t>
      </w:r>
      <w:r w:rsidR="00891BDA" w:rsidRPr="00563380">
        <w:rPr>
          <w:color w:val="auto"/>
        </w:rPr>
        <w:t>give</w:t>
      </w:r>
      <w:r w:rsidR="0061786B" w:rsidRPr="00563380">
        <w:rPr>
          <w:color w:val="auto"/>
        </w:rPr>
        <w:t xml:space="preserve"> birth in April </w:t>
      </w:r>
      <w:r w:rsidR="0061786B" w:rsidRPr="00563380">
        <w:rPr>
          <w:color w:val="auto"/>
        </w:rPr>
        <w:fldChar w:fldCharType="begin"/>
      </w:r>
      <w:r w:rsidR="00052439" w:rsidRPr="00563380">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61786B" w:rsidRPr="00563380">
        <w:rPr>
          <w:color w:val="auto"/>
        </w:rPr>
        <w:fldChar w:fldCharType="separate"/>
      </w:r>
      <w:r w:rsidR="00052439" w:rsidRPr="00563380">
        <w:rPr>
          <w:color w:val="auto"/>
        </w:rPr>
        <w:t>(Rughetti and Festa-Bianchet 2011)</w:t>
      </w:r>
      <w:r w:rsidR="0061786B" w:rsidRPr="00563380">
        <w:rPr>
          <w:color w:val="auto"/>
        </w:rPr>
        <w:fldChar w:fldCharType="end"/>
      </w:r>
      <w:commentRangeEnd w:id="88"/>
      <w:r w:rsidR="003D68EB">
        <w:rPr>
          <w:rStyle w:val="CommentReference"/>
          <w:color w:val="auto"/>
          <w:lang w:val="en-US" w:eastAsia="en-US"/>
        </w:rPr>
        <w:commentReference w:id="88"/>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D92DAD" w:rsidRPr="00563380">
        <w:rPr>
          <w:color w:val="auto"/>
        </w:rPr>
        <w:t>juvenile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052439" w:rsidRPr="00563380">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052439" w:rsidRPr="00563380">
        <w:rPr>
          <w:color w:val="auto"/>
        </w:rPr>
        <w:t>(Scornavacca et al. 201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052439" w:rsidRPr="00563380">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052439" w:rsidRPr="00563380">
        <w:rPr>
          <w:color w:val="auto"/>
        </w:rPr>
        <w:t>(Pettorelli et al. 2007)</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477EAE">
        <w:instrText xml:space="preserve"> ADDIN ZOTERO_ITEM CSL_CITATION {"citationID":"3Zle7AJ3","properties":{"formattedCitation":"(Shackleton 1997; Spitzenberger et al. 2001)","plainCitation":"(Shackleton 1997; Spitzenberger et al.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477EAE">
        <w:t>(Shackleton 1997; Spitzenberger et al. 200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C86368" w:rsidRPr="00563380">
        <w:instrText xml:space="preserve"> ADDIN ZOTERO_ITEM CSL_CITATION {"citationID":"iqvdeDDi","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955C44" w:rsidRPr="00563380">
        <w:t>(Nesti et al. 2010; Reiner et al. 2021)</w:t>
      </w:r>
      <w:r w:rsidR="00955C44" w:rsidRPr="00563380">
        <w:fldChar w:fldCharType="end"/>
      </w:r>
      <w:r w:rsidR="00955C44" w:rsidRPr="00563380">
        <w:t xml:space="preserve">. </w:t>
      </w:r>
    </w:p>
    <w:p w14:paraId="1F5C8B92" w14:textId="3E65DE9A" w:rsidR="00E02F16" w:rsidRPr="00563380" w:rsidRDefault="00891BDA" w:rsidP="00375816">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commentRangeStart w:id="89"/>
      <w:r w:rsidR="00590A82">
        <w:rPr>
          <w:color w:val="auto"/>
        </w:rPr>
        <w:t>Hunters estimated age in the field</w:t>
      </w:r>
      <w:r w:rsidR="00CE5AA0" w:rsidRPr="00563380">
        <w:rPr>
          <w:color w:val="auto"/>
        </w:rPr>
        <w:t xml:space="preserve"> </w:t>
      </w:r>
      <w:r w:rsidR="00590A82">
        <w:rPr>
          <w:color w:val="auto"/>
        </w:rPr>
        <w:t>by measuring</w:t>
      </w:r>
      <w:r w:rsidR="000E528F" w:rsidRPr="00563380">
        <w:rPr>
          <w:color w:val="auto"/>
        </w:rPr>
        <w:t xml:space="preserve"> the teeth and the growth rings of their horns </w:t>
      </w:r>
      <w:r w:rsidR="004468A1" w:rsidRPr="00563380">
        <w:rPr>
          <w:color w:val="auto"/>
        </w:rPr>
        <w:fldChar w:fldCharType="begin"/>
      </w:r>
      <w:r w:rsidR="00052439" w:rsidRPr="00563380">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052439" w:rsidRPr="00563380">
        <w:rPr>
          <w:color w:val="auto"/>
        </w:rPr>
        <w:t>(Schroder and Elsner-Schack 1985)</w:t>
      </w:r>
      <w:r w:rsidR="004468A1" w:rsidRPr="00563380">
        <w:rPr>
          <w:color w:val="auto"/>
        </w:rPr>
        <w:fldChar w:fldCharType="end"/>
      </w:r>
      <w:r w:rsidR="000E528F" w:rsidRPr="00563380">
        <w:rPr>
          <w:color w:val="auto"/>
        </w:rPr>
        <w:t>.</w:t>
      </w:r>
      <w:r w:rsidR="006C5E46" w:rsidRPr="00563380">
        <w:rPr>
          <w:color w:val="auto"/>
        </w:rPr>
        <w:t xml:space="preserve"> </w:t>
      </w:r>
      <w:commentRangeEnd w:id="89"/>
      <w:r w:rsidR="003D68EB">
        <w:rPr>
          <w:rStyle w:val="CommentReference"/>
          <w:color w:val="auto"/>
          <w:lang w:val="en-US" w:eastAsia="en-US"/>
        </w:rPr>
        <w:commentReference w:id="89"/>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commentRangeStart w:id="90"/>
      <w:r w:rsidR="00DC065A" w:rsidRPr="00563380">
        <w:rPr>
          <w:color w:val="auto"/>
        </w:rPr>
        <w:t xml:space="preserve">juvenile </w:t>
      </w:r>
      <w:commentRangeEnd w:id="90"/>
      <w:r w:rsidR="003D68EB">
        <w:rPr>
          <w:rStyle w:val="CommentReference"/>
          <w:color w:val="auto"/>
          <w:lang w:val="en-US" w:eastAsia="en-US"/>
        </w:rPr>
        <w:commentReference w:id="90"/>
      </w:r>
      <w:r w:rsidR="00CA7136" w:rsidRPr="00563380">
        <w:rPr>
          <w:color w:val="auto"/>
        </w:rPr>
        <w:t xml:space="preserve">individuals </w:t>
      </w:r>
      <w:r w:rsidR="00DC065A" w:rsidRPr="00563380">
        <w:rPr>
          <w:color w:val="auto"/>
        </w:rPr>
        <w:t xml:space="preserve">of </w:t>
      </w:r>
      <w:r w:rsidR="00CA7136" w:rsidRPr="00563380">
        <w:rPr>
          <w:color w:val="auto"/>
        </w:rPr>
        <w:t>1.5</w:t>
      </w:r>
      <w:r w:rsidR="00CE5AA0" w:rsidRPr="00563380">
        <w:rPr>
          <w:color w:val="auto"/>
        </w:rPr>
        <w:t xml:space="preserve"> </w:t>
      </w:r>
      <w:r w:rsidR="00CA7136" w:rsidRPr="00563380">
        <w:rPr>
          <w:color w:val="auto"/>
        </w:rPr>
        <w:t>year</w:t>
      </w:r>
      <w:r w:rsidR="00CE5AA0" w:rsidRPr="00563380">
        <w:rPr>
          <w:color w:val="auto"/>
        </w:rPr>
        <w:t>s o</w:t>
      </w:r>
      <w:r w:rsidR="00CA7136" w:rsidRPr="00563380">
        <w:rPr>
          <w:color w:val="auto"/>
        </w:rPr>
        <w:t>ld</w:t>
      </w:r>
      <w:r w:rsidR="00DC065A" w:rsidRPr="00563380">
        <w:rPr>
          <w:color w:val="auto"/>
        </w:rPr>
        <w:t xml:space="preserve"> </w:t>
      </w:r>
      <w:r w:rsidR="000E528F" w:rsidRPr="00563380">
        <w:rPr>
          <w:color w:val="auto"/>
        </w:rPr>
        <w:t>(</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3B2FCA">
        <w:rPr>
          <w:color w:val="auto"/>
        </w:rPr>
        <w:t>,</w:t>
      </w:r>
      <w:r w:rsidR="008467D2">
        <w:rPr>
          <w:color w:val="auto"/>
        </w:rPr>
        <w:t xml:space="preserve"> which cover</w:t>
      </w:r>
      <w:r w:rsidR="003B2FCA">
        <w:rPr>
          <w:color w:val="auto"/>
        </w:rPr>
        <w:t>s</w:t>
      </w:r>
      <w:r w:rsidR="008467D2">
        <w:rPr>
          <w:color w:val="auto"/>
        </w:rPr>
        <w:t xml:space="preserve"> the </w:t>
      </w:r>
      <w:r w:rsidR="003E7AA8">
        <w:rPr>
          <w:color w:val="auto"/>
        </w:rPr>
        <w:t>fastest period of growth in this species (</w:t>
      </w:r>
      <w:commentRangeStart w:id="91"/>
      <w:r w:rsidR="003E7AA8">
        <w:rPr>
          <w:color w:val="auto"/>
        </w:rPr>
        <w:t>REF</w:t>
      </w:r>
      <w:commentRangeEnd w:id="91"/>
      <w:r w:rsidR="003C2508">
        <w:rPr>
          <w:rStyle w:val="CommentReference"/>
          <w:color w:val="auto"/>
          <w:lang w:val="en-US" w:eastAsia="en-US"/>
        </w:rPr>
        <w:commentReference w:id="91"/>
      </w:r>
      <w:r w:rsidR="003E7AA8">
        <w:rPr>
          <w:color w:val="auto"/>
        </w:rPr>
        <w:t>)</w:t>
      </w:r>
      <w:r w:rsidR="006864EE" w:rsidRPr="00563380">
        <w:rPr>
          <w:color w:val="auto"/>
        </w:rPr>
        <w:t>.</w:t>
      </w:r>
      <w:r w:rsidR="006C5E46" w:rsidRPr="00563380">
        <w:rPr>
          <w:color w:val="auto"/>
        </w:rPr>
        <w:t xml:space="preserve"> </w:t>
      </w:r>
      <w:r w:rsidR="00F155E6">
        <w:rPr>
          <w:color w:val="auto"/>
        </w:rPr>
        <w:t>By</w:t>
      </w:r>
      <w:r w:rsidR="00CE5AA0" w:rsidRPr="00563380">
        <w:rPr>
          <w:color w:val="auto"/>
        </w:rPr>
        <w:t xml:space="preserve"> September, </w:t>
      </w:r>
      <w:commentRangeStart w:id="92"/>
      <w:r w:rsidR="00CE5AA0" w:rsidRPr="00563380">
        <w:rPr>
          <w:color w:val="auto"/>
        </w:rPr>
        <w:t xml:space="preserve">juveniles </w:t>
      </w:r>
      <w:commentRangeEnd w:id="92"/>
      <w:r w:rsidR="003D68EB">
        <w:rPr>
          <w:rStyle w:val="CommentReference"/>
          <w:color w:val="auto"/>
          <w:lang w:val="en-US" w:eastAsia="en-US"/>
        </w:rPr>
        <w:commentReference w:id="92"/>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ery vulnerable to external abiotic and biotic threats due to the decrease in maternal care and increased</w:t>
      </w:r>
      <w:r w:rsidR="006C5E46" w:rsidRPr="00563380">
        <w:rPr>
          <w:color w:val="auto"/>
        </w:rPr>
        <w:t xml:space="preserve"> active grazing behaviour. </w:t>
      </w:r>
    </w:p>
    <w:p w14:paraId="27DD24E3" w14:textId="51F991A6" w:rsidR="004D1576" w:rsidRPr="00563380" w:rsidRDefault="00A23FBC" w:rsidP="004D1576">
      <w:pPr>
        <w:pStyle w:val="Default"/>
        <w:spacing w:before="120" w:after="120" w:line="360" w:lineRule="auto"/>
        <w:ind w:firstLine="426"/>
        <w:rPr>
          <w:color w:val="auto"/>
        </w:rPr>
      </w:pPr>
      <w:commentRangeStart w:id="93"/>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w:t>
      </w:r>
      <w:commentRangeStart w:id="94"/>
      <w:r w:rsidR="00294694" w:rsidRPr="00563380">
        <w:rPr>
          <w:color w:val="auto"/>
        </w:rPr>
        <w:t>city of Lugano</w:t>
      </w:r>
      <w:r w:rsidR="0027033D" w:rsidRPr="00563380">
        <w:rPr>
          <w:color w:val="auto"/>
        </w:rPr>
        <w:t xml:space="preserve"> (</w:t>
      </w:r>
      <w:r w:rsidR="0023447D" w:rsidRPr="00563380">
        <w:rPr>
          <w:color w:val="auto"/>
        </w:rPr>
        <w:t>273 m</w:t>
      </w:r>
      <w:r w:rsidR="0027033D" w:rsidRPr="00563380">
        <w:rPr>
          <w:color w:val="auto"/>
        </w:rPr>
        <w:t xml:space="preserve"> asl)</w:t>
      </w:r>
      <w:commentRangeEnd w:id="94"/>
      <w:r w:rsidR="003578F0">
        <w:rPr>
          <w:rStyle w:val="CommentReference"/>
          <w:color w:val="auto"/>
          <w:lang w:val="en-US" w:eastAsia="en-US"/>
        </w:rPr>
        <w:commentReference w:id="94"/>
      </w:r>
      <w:r w:rsidR="00DC065A" w:rsidRPr="00563380">
        <w:rPr>
          <w:color w:val="auto"/>
        </w:rPr>
        <w:t xml:space="preserve">, </w:t>
      </w:r>
      <w:r w:rsidR="00590A82">
        <w:rPr>
          <w:color w:val="auto"/>
        </w:rPr>
        <w:t>near</w:t>
      </w:r>
      <w:r w:rsidR="00294694" w:rsidRPr="00563380">
        <w:rPr>
          <w:color w:val="auto"/>
        </w:rPr>
        <w:t xml:space="preserve"> the area where the chamois were hunted. </w:t>
      </w:r>
      <w:commentRangeEnd w:id="93"/>
      <w:r w:rsidR="003D68EB">
        <w:rPr>
          <w:rStyle w:val="CommentReference"/>
          <w:color w:val="auto"/>
          <w:lang w:val="en-US" w:eastAsia="en-US"/>
        </w:rPr>
        <w:commentReference w:id="93"/>
      </w:r>
    </w:p>
    <w:p w14:paraId="5A3A63AC" w14:textId="77777777" w:rsidR="004D1576" w:rsidRPr="00563380" w:rsidRDefault="004D1576" w:rsidP="004D1576">
      <w:pPr>
        <w:pStyle w:val="Default"/>
        <w:spacing w:before="120" w:after="120" w:line="360" w:lineRule="auto"/>
        <w:ind w:firstLine="426"/>
        <w:rPr>
          <w:color w:val="auto"/>
        </w:rPr>
      </w:pPr>
    </w:p>
    <w:p w14:paraId="44C569D6" w14:textId="69DCE497" w:rsidR="00294694" w:rsidRPr="00563380" w:rsidRDefault="00294694" w:rsidP="004D1576">
      <w:pPr>
        <w:pStyle w:val="Default"/>
        <w:spacing w:before="120" w:after="120" w:line="360" w:lineRule="auto"/>
        <w:ind w:firstLine="426"/>
        <w:rPr>
          <w:i/>
          <w:iCs/>
          <w:color w:val="auto"/>
        </w:rPr>
      </w:pPr>
      <w:r w:rsidRPr="00563380">
        <w:rPr>
          <w:i/>
          <w:iCs/>
          <w:color w:val="auto"/>
        </w:rPr>
        <w:t>Statistical analysis</w:t>
      </w:r>
    </w:p>
    <w:p w14:paraId="11D6D554" w14:textId="5FE6AB25" w:rsidR="009B3413" w:rsidRPr="00563380" w:rsidRDefault="009B3413" w:rsidP="00375816">
      <w:pPr>
        <w:pStyle w:val="Default"/>
        <w:spacing w:before="120" w:after="120" w:line="360" w:lineRule="auto"/>
        <w:ind w:firstLine="426"/>
        <w:rPr>
          <w:color w:val="auto"/>
        </w:rPr>
      </w:pPr>
      <w:r w:rsidRPr="00563380">
        <w:rPr>
          <w:color w:val="auto"/>
        </w:rPr>
        <w:lastRenderedPageBreak/>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052439" w:rsidRPr="00563380">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052439" w:rsidRPr="00563380">
        <w:rPr>
          <w:color w:val="auto"/>
        </w:rPr>
        <w:t>(van de Pol et al. 2016)</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 xml:space="preserve">in </w:t>
      </w:r>
      <w:r w:rsidRPr="00563380">
        <w:rPr>
          <w:color w:val="auto"/>
        </w:rPr>
        <w:t xml:space="preserve">weight of 1.5-year-old </w:t>
      </w:r>
      <w:r w:rsidR="00D92DAD" w:rsidRPr="00563380">
        <w:rPr>
          <w:color w:val="auto"/>
        </w:rPr>
        <w:t>chamois</w:t>
      </w:r>
      <w:r w:rsidRPr="00563380">
        <w:rPr>
          <w:color w:val="auto"/>
        </w:rPr>
        <w:t xml:space="preserve"> 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software</w:t>
      </w:r>
      <w:r w:rsidRPr="00563380">
        <w:rPr>
          <w:color w:val="auto"/>
        </w:rPr>
        <w:t xml:space="preserve"> </w:t>
      </w:r>
      <w:r w:rsidR="00294694" w:rsidRPr="00563380">
        <w:rPr>
          <w:color w:val="auto"/>
        </w:rPr>
        <w:t xml:space="preserve">R </w:t>
      </w:r>
      <w:r w:rsidR="00EA47B7" w:rsidRPr="00563380">
        <w:rPr>
          <w:color w:val="auto"/>
        </w:rPr>
        <w:t xml:space="preserve">version 4.2.1 </w:t>
      </w:r>
      <w:r w:rsidR="00EA47B7" w:rsidRPr="00563380">
        <w:rPr>
          <w:color w:val="auto"/>
        </w:rPr>
        <w:fldChar w:fldCharType="begin"/>
      </w:r>
      <w:r w:rsidR="00052439" w:rsidRPr="00563380">
        <w:rPr>
          <w:color w:val="auto"/>
        </w:rPr>
        <w:instrText xml:space="preserve"> ADDIN ZOTERO_ITEM CSL_CITATION {"citationID":"jDt8VlZg","properties":{"formattedCitation":"(R Core Team 2022)","plainCitation":"(R Core Team 2022)","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sidRPr="00563380">
        <w:rPr>
          <w:color w:val="auto"/>
        </w:rPr>
        <w:fldChar w:fldCharType="separate"/>
      </w:r>
      <w:r w:rsidR="00052439" w:rsidRPr="00563380">
        <w:rPr>
          <w:noProof/>
          <w:color w:val="auto"/>
        </w:rPr>
        <w:t>(R Core Team 2022)</w:t>
      </w:r>
      <w:r w:rsidR="00EA47B7" w:rsidRPr="00563380">
        <w:rPr>
          <w:color w:val="auto"/>
        </w:rPr>
        <w:fldChar w:fldCharType="end"/>
      </w:r>
      <w:r w:rsidR="00EA47B7" w:rsidRPr="00563380">
        <w:rPr>
          <w:color w:val="auto"/>
        </w:rPr>
        <w:t xml:space="preserve"> and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C86368" w:rsidRPr="00563380">
        <w:rPr>
          <w:color w:val="auto"/>
        </w:rPr>
        <w:instrText xml:space="preserve"> ADDIN ZOTERO_ITEM CSL_CITATION {"citationID":"Sa853Qlc","properties":{"formattedCitation":"(Bailey and van de Pol 2016)","plainCitation":"(Bailey and van de Pol 201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052439" w:rsidRPr="00563380">
        <w:rPr>
          <w:color w:val="auto"/>
        </w:rPr>
        <w:t>(Bailey and van de Pol 2016)</w:t>
      </w:r>
      <w:r w:rsidR="00D92DAD"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p>
    <w:p w14:paraId="48723787" w14:textId="697EC9E9" w:rsidR="00F12D76" w:rsidRDefault="00294694" w:rsidP="00856695">
      <w:pPr>
        <w:pStyle w:val="Default"/>
        <w:spacing w:before="120" w:after="120" w:line="360" w:lineRule="auto"/>
        <w:ind w:firstLine="426"/>
        <w:rPr>
          <w:strike/>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052439" w:rsidRPr="00563380">
        <w:rPr>
          <w:color w:val="auto"/>
        </w:rPr>
        <w:instrText xml:space="preserve"> ADDIN ZOTERO_ITEM CSL_CITATION {"citationID":"XaGTjo2X","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052439" w:rsidRPr="00563380">
        <w:rPr>
          <w:noProof/>
          <w:color w:val="auto"/>
        </w:rPr>
        <w:t>(van de Pol et al. 2016)</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ithout the addition of weather effects)</w:t>
      </w:r>
      <w:r w:rsidR="00473248" w:rsidRPr="00563380">
        <w:rPr>
          <w:color w:val="auto"/>
        </w:rPr>
        <w:t xml:space="preserve"> and ranked using the </w:t>
      </w:r>
      <w:r w:rsidR="00473248" w:rsidRPr="00563380">
        <w:t xml:space="preserve">ΔAICc, </w:t>
      </w:r>
      <w:r w:rsidR="005F6DB7" w:rsidRPr="00563380">
        <w:t>or the</w:t>
      </w:r>
      <w:r w:rsidR="00473248" w:rsidRPr="00563380">
        <w:rPr>
          <w:color w:val="auto"/>
        </w:rPr>
        <w:t xml:space="preserve"> 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 </w:t>
      </w:r>
      <w:commentRangeStart w:id="95"/>
      <w:r w:rsidR="005F6DB7" w:rsidRPr="00563380">
        <w:t xml:space="preserve">The model with the best support from the data has the lowest ΔAICc among competing models. </w:t>
      </w:r>
      <w:commentRangeEnd w:id="95"/>
      <w:r w:rsidR="00A83C52">
        <w:rPr>
          <w:rStyle w:val="CommentReference"/>
          <w:color w:val="auto"/>
          <w:lang w:val="en-US" w:eastAsia="en-US"/>
        </w:rPr>
        <w:commentReference w:id="95"/>
      </w:r>
      <w:r w:rsidR="00535DDE">
        <w:t>Our</w:t>
      </w:r>
      <w:r w:rsidR="00535DDE" w:rsidRPr="00563380">
        <w:t xml:space="preserve"> </w:t>
      </w:r>
      <w:r w:rsidR="005F6DB7" w:rsidRPr="00563380">
        <w:t>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juvenil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r w:rsidR="005F6DB7" w:rsidRPr="00563380">
        <w:rPr>
          <w:i/>
          <w:iCs/>
          <w:color w:val="auto"/>
        </w:rPr>
        <w:t xml:space="preserve">slidingwin </w:t>
      </w:r>
      <w:r w:rsidR="005F6DB7" w:rsidRPr="00563380">
        <w:rPr>
          <w:color w:val="auto"/>
        </w:rPr>
        <w:t>creates</w:t>
      </w:r>
      <w:r w:rsidR="008742AB" w:rsidRPr="00563380">
        <w:rPr>
          <w:color w:val="auto"/>
        </w:rPr>
        <w:t xml:space="preserve"> </w:t>
      </w:r>
      <w:r w:rsidR="005F6DB7" w:rsidRPr="00563380">
        <w:rPr>
          <w:color w:val="auto"/>
        </w:rPr>
        <w:t xml:space="preserve">a </w:t>
      </w:r>
      <w:r w:rsidRPr="00563380">
        <w:rPr>
          <w:color w:val="auto"/>
        </w:rPr>
        <w:t>candidate</w:t>
      </w:r>
      <w:r w:rsidR="005F6DB7" w:rsidRPr="00563380">
        <w:rPr>
          <w:color w:val="auto"/>
        </w:rPr>
        <w:t xml:space="preserve">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590A82">
        <w:rPr>
          <w:color w:val="auto"/>
        </w:rPr>
        <w:t xml:space="preserve"> which</w:t>
      </w:r>
      <w:r w:rsidR="008742AB" w:rsidRPr="00563380">
        <w:rPr>
          <w:color w:val="auto"/>
        </w:rPr>
        <w:t>, in this study</w:t>
      </w:r>
      <w:r w:rsidR="00590A82">
        <w:rPr>
          <w:color w:val="auto"/>
        </w:rPr>
        <w:t>,</w:t>
      </w:r>
      <w:r w:rsidR="008742AB" w:rsidRPr="00563380">
        <w:rPr>
          <w:color w:val="auto"/>
        </w:rPr>
        <w:t xml:space="preserve"> </w:t>
      </w:r>
      <w:r w:rsidR="00590A82">
        <w:rPr>
          <w:color w:val="auto"/>
        </w:rPr>
        <w:t xml:space="preserve">is </w:t>
      </w:r>
      <w:r w:rsidR="008742AB" w:rsidRPr="00563380">
        <w:rPr>
          <w:color w:val="auto"/>
        </w:rPr>
        <w:t xml:space="preserve">the </w:t>
      </w:r>
      <w:commentRangeStart w:id="96"/>
      <w:r w:rsidRPr="00563380">
        <w:rPr>
          <w:color w:val="auto"/>
        </w:rPr>
        <w:t xml:space="preserve">mean </w:t>
      </w:r>
      <w:r w:rsidR="008742AB" w:rsidRPr="00563380">
        <w:rPr>
          <w:color w:val="auto"/>
        </w:rPr>
        <w:t xml:space="preserve">daily </w:t>
      </w:r>
      <w:r w:rsidRPr="00563380">
        <w:rPr>
          <w:color w:val="auto"/>
        </w:rPr>
        <w:t>ambient temperature</w:t>
      </w:r>
      <w:commentRangeEnd w:id="96"/>
      <w:r w:rsidR="00A83C52">
        <w:rPr>
          <w:rStyle w:val="CommentReference"/>
          <w:color w:val="auto"/>
          <w:lang w:val="en-US" w:eastAsia="en-US"/>
        </w:rPr>
        <w:commentReference w:id="96"/>
      </w:r>
      <w:r w:rsidRPr="00563380">
        <w:rPr>
          <w:color w:val="auto"/>
        </w:rPr>
        <w:t xml:space="preserve"> (℃).</w:t>
      </w:r>
      <w:r w:rsidR="008742AB" w:rsidRPr="00563380">
        <w:rPr>
          <w:color w:val="auto"/>
        </w:rPr>
        <w:t xml:space="preserve"> Non-linear effects of temperature on body weight were taken into account by checking for both linear and quadratic trends. A</w:t>
      </w:r>
      <w:r w:rsidRPr="00563380">
        <w:rPr>
          <w:color w:val="auto"/>
        </w:rPr>
        <w:t xml:space="preserve">s most of the chamois </w:t>
      </w:r>
      <w:r w:rsidR="00EC0197" w:rsidRPr="00563380">
        <w:rPr>
          <w:color w:val="auto"/>
        </w:rPr>
        <w:t>w</w:t>
      </w:r>
      <w:r w:rsidR="005A03D6">
        <w:rPr>
          <w:color w:val="auto"/>
        </w:rPr>
        <w:t>ere</w:t>
      </w:r>
      <w:r w:rsidRPr="00563380">
        <w:rPr>
          <w:color w:val="auto"/>
        </w:rPr>
        <w:t xml:space="preserve"> </w:t>
      </w:r>
      <w:r w:rsidR="00CF0150" w:rsidRPr="00563380">
        <w:rPr>
          <w:color w:val="auto"/>
        </w:rPr>
        <w:t>harvested</w:t>
      </w:r>
      <w:r w:rsidRPr="00563380">
        <w:rPr>
          <w:color w:val="auto"/>
        </w:rPr>
        <w:t xml:space="preserve"> </w:t>
      </w:r>
      <w:r w:rsidR="00590A82">
        <w:rPr>
          <w:color w:val="auto"/>
        </w:rPr>
        <w:t>over</w:t>
      </w:r>
      <w:r w:rsidRPr="00563380">
        <w:rPr>
          <w:color w:val="auto"/>
        </w:rPr>
        <w:t xml:space="preserve"> </w:t>
      </w:r>
      <w:r w:rsidR="00590A82">
        <w:rPr>
          <w:color w:val="auto"/>
        </w:rPr>
        <w:t>two weeks</w:t>
      </w:r>
      <w:r w:rsidRPr="00563380">
        <w:rPr>
          <w:color w:val="auto"/>
        </w:rPr>
        <w:t xml:space="preserve"> at the end of September</w:t>
      </w:r>
      <w:r w:rsidR="00590A82">
        <w:rPr>
          <w:color w:val="auto"/>
        </w:rPr>
        <w:t>,</w:t>
      </w:r>
      <w:r w:rsidR="008742AB" w:rsidRPr="00563380">
        <w:rPr>
          <w:color w:val="auto"/>
        </w:rPr>
        <w:t xml:space="preserve"> we chose an absolute time window for the analyses </w:t>
      </w:r>
      <w:r w:rsidR="00AB1FFC">
        <w:rPr>
          <w:color w:val="auto"/>
        </w:rPr>
        <w:t>with a</w:t>
      </w:r>
      <w:r w:rsidR="008742AB" w:rsidRPr="00563380">
        <w:rPr>
          <w:color w:val="auto"/>
        </w:rPr>
        <w:t>s reference day</w:t>
      </w:r>
      <w:r w:rsidR="00AB1FFC">
        <w:rPr>
          <w:color w:val="auto"/>
        </w:rPr>
        <w:t xml:space="preserve"> the </w:t>
      </w:r>
      <w:r w:rsidR="00AB1FFC" w:rsidRPr="00563380">
        <w:rPr>
          <w:color w:val="auto"/>
        </w:rPr>
        <w:t>September 24</w:t>
      </w:r>
      <w:r w:rsidR="00AB1FFC" w:rsidRPr="00563380">
        <w:rPr>
          <w:color w:val="auto"/>
          <w:vertAlign w:val="superscript"/>
        </w:rPr>
        <w:t>th</w:t>
      </w:r>
      <w:r w:rsidR="00AB1FFC">
        <w:rPr>
          <w:color w:val="auto"/>
          <w:vertAlign w:val="superscript"/>
        </w:rPr>
        <w:t xml:space="preserve"> </w:t>
      </w:r>
      <w:r w:rsidR="00AB1FFC">
        <w:rPr>
          <w:color w:val="auto"/>
        </w:rPr>
        <w:t>(</w:t>
      </w:r>
      <w:r w:rsidR="008742AB" w:rsidRPr="00563380">
        <w:rPr>
          <w:color w:val="auto"/>
        </w:rPr>
        <w:t xml:space="preserve">last date of </w:t>
      </w:r>
      <w:r w:rsidR="00EC0197" w:rsidRPr="00563380">
        <w:rPr>
          <w:color w:val="auto"/>
        </w:rPr>
        <w:t xml:space="preserve">the </w:t>
      </w:r>
      <w:r w:rsidR="00CD4E89" w:rsidRPr="00563380">
        <w:rPr>
          <w:color w:val="auto"/>
        </w:rPr>
        <w:t>harvest</w:t>
      </w:r>
      <w:r w:rsidR="008742AB" w:rsidRPr="00563380">
        <w:rPr>
          <w:color w:val="auto"/>
        </w:rPr>
        <w:t>ing</w:t>
      </w:r>
      <w:r w:rsidR="00EC0197" w:rsidRPr="00563380">
        <w:rPr>
          <w:color w:val="auto"/>
        </w:rPr>
        <w:t xml:space="preserve"> </w:t>
      </w:r>
      <w:r w:rsidR="008742AB" w:rsidRPr="00563380">
        <w:rPr>
          <w:color w:val="auto"/>
        </w:rPr>
        <w:t>period</w:t>
      </w:r>
      <w:r w:rsidRPr="00563380">
        <w:rPr>
          <w:color w:val="auto"/>
        </w:rPr>
        <w:t>)</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juvenile</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r w:rsidR="005E57B5">
        <w:rPr>
          <w:i/>
          <w:iCs/>
          <w:color w:val="auto"/>
        </w:rPr>
        <w:t>slidingwin</w:t>
      </w:r>
      <w:r w:rsidR="005E57B5">
        <w:rPr>
          <w:color w:val="auto"/>
        </w:rPr>
        <w:t xml:space="preserve"> analysis to look for </w:t>
      </w:r>
      <w:r w:rsidR="004C606D">
        <w:rPr>
          <w:color w:val="auto"/>
        </w:rPr>
        <w:t>additional</w:t>
      </w:r>
      <w:r w:rsidR="00A06893">
        <w:rPr>
          <w:color w:val="auto"/>
        </w:rPr>
        <w:t xml:space="preserve"> </w:t>
      </w:r>
      <w:r w:rsidR="005E57B5">
        <w:rPr>
          <w:color w:val="auto"/>
        </w:rPr>
        <w:t>windows</w:t>
      </w:r>
      <w:r w:rsidR="00A06893">
        <w:rPr>
          <w:color w:val="auto"/>
        </w:rPr>
        <w:t xml:space="preserve"> </w:t>
      </w:r>
      <w:r w:rsidR="00A146B6">
        <w:rPr>
          <w:color w:val="auto"/>
        </w:rPr>
        <w:t>affecting body mass independently to our first window</w:t>
      </w:r>
      <w:r w:rsidR="005E57B5">
        <w:rPr>
          <w:color w:val="auto"/>
        </w:rPr>
        <w:t>.</w:t>
      </w:r>
      <w:r w:rsidRPr="00563380">
        <w:rPr>
          <w:color w:val="auto"/>
        </w:rPr>
        <w:t xml:space="preserve"> </w:t>
      </w:r>
      <w:r w:rsidR="00A404C4" w:rsidRPr="00563380">
        <w:rPr>
          <w:color w:val="auto"/>
        </w:rPr>
        <w:t>Further d</w:t>
      </w:r>
      <w:r w:rsidR="00856695" w:rsidRPr="00563380">
        <w:rPr>
          <w:color w:val="auto"/>
        </w:rPr>
        <w:t xml:space="preserve">etails on the analysis and </w:t>
      </w:r>
      <w:r w:rsidR="00A404C4" w:rsidRPr="00563380">
        <w:rPr>
          <w:color w:val="auto"/>
        </w:rPr>
        <w:t xml:space="preserve">its </w:t>
      </w:r>
      <w:r w:rsidR="00856695" w:rsidRPr="00563380">
        <w:rPr>
          <w:color w:val="auto"/>
        </w:rPr>
        <w:t>outputs are provided in the electronic supplementary material</w:t>
      </w:r>
      <w:r w:rsidR="00BD2AD1">
        <w:rPr>
          <w:color w:val="auto"/>
        </w:rPr>
        <w:t xml:space="preserve"> XX</w:t>
      </w:r>
      <w:r w:rsidR="00856695" w:rsidRPr="00563380">
        <w:rPr>
          <w:color w:val="auto"/>
        </w:rPr>
        <w:t>.</w:t>
      </w:r>
      <w:r w:rsidR="00AB1FFC">
        <w:rPr>
          <w:color w:val="auto"/>
        </w:rPr>
        <w:t xml:space="preserve"> </w:t>
      </w:r>
      <w:r w:rsidR="0006330F">
        <w:rPr>
          <w:color w:val="auto"/>
        </w:rPr>
        <w:t>Finally,</w:t>
      </w:r>
      <w:r w:rsidR="004309AA">
        <w:rPr>
          <w:color w:val="auto"/>
        </w:rPr>
        <w:t xml:space="preserve"> we ran </w:t>
      </w:r>
      <w:r w:rsidR="008F1459">
        <w:rPr>
          <w:color w:val="auto"/>
        </w:rPr>
        <w:t>year-</w:t>
      </w:r>
      <w:r w:rsidR="004309AA">
        <w:rPr>
          <w:color w:val="auto"/>
        </w:rPr>
        <w:t>d</w:t>
      </w:r>
      <w:r w:rsidR="00AB1FFC">
        <w:rPr>
          <w:color w:val="auto"/>
        </w:rPr>
        <w:t xml:space="preserve">etrended analyses to </w:t>
      </w:r>
      <w:r w:rsidR="00B366CC">
        <w:rPr>
          <w:color w:val="auto"/>
        </w:rPr>
        <w:t>demonstrate</w:t>
      </w:r>
      <w:r w:rsidR="00EA6540">
        <w:rPr>
          <w:color w:val="auto"/>
        </w:rPr>
        <w:t xml:space="preserve"> </w:t>
      </w:r>
      <w:r w:rsidR="003C2508">
        <w:rPr>
          <w:color w:val="auto"/>
        </w:rPr>
        <w:t xml:space="preserve">that year is not </w:t>
      </w:r>
      <w:commentRangeStart w:id="97"/>
      <w:r w:rsidR="003C2508">
        <w:rPr>
          <w:color w:val="auto"/>
        </w:rPr>
        <w:t>confounded</w:t>
      </w:r>
      <w:r w:rsidR="00EA6540">
        <w:rPr>
          <w:color w:val="auto"/>
        </w:rPr>
        <w:t xml:space="preserve"> </w:t>
      </w:r>
      <w:commentRangeEnd w:id="97"/>
      <w:r w:rsidR="00A83C52">
        <w:rPr>
          <w:rStyle w:val="CommentReference"/>
          <w:color w:val="auto"/>
          <w:lang w:val="en-US" w:eastAsia="en-US"/>
        </w:rPr>
        <w:commentReference w:id="97"/>
      </w:r>
      <w:r w:rsidR="00AB1FFC">
        <w:rPr>
          <w:color w:val="auto"/>
        </w:rPr>
        <w:t>the relationship between body mass and temperatur</w:t>
      </w:r>
      <w:r w:rsidR="003C2508">
        <w:rPr>
          <w:color w:val="auto"/>
        </w:rPr>
        <w:t>e (</w:t>
      </w:r>
      <w:commentRangeStart w:id="98"/>
      <w:r w:rsidR="003C2508">
        <w:rPr>
          <w:color w:val="auto"/>
        </w:rPr>
        <w:t>REF</w:t>
      </w:r>
      <w:commentRangeEnd w:id="98"/>
      <w:r w:rsidR="00613F6B">
        <w:rPr>
          <w:rStyle w:val="CommentReference"/>
          <w:color w:val="auto"/>
          <w:lang w:val="en-US" w:eastAsia="en-US"/>
        </w:rPr>
        <w:commentReference w:id="98"/>
      </w:r>
      <w:r w:rsidR="003C2508">
        <w:rPr>
          <w:color w:val="auto"/>
        </w:rPr>
        <w:t>)</w:t>
      </w:r>
      <w:r w:rsidR="00AB1FFC">
        <w:rPr>
          <w:color w:val="auto"/>
        </w:rPr>
        <w:t xml:space="preserve">. We extracted the residuals of linear regressions between mass and year and between temperature and year. We then checked the linear regression between the residuals of the body mass and the residuals of the temperature. </w:t>
      </w:r>
      <w:commentRangeStart w:id="99"/>
      <w:r w:rsidR="00AB1FFC" w:rsidRPr="00875598">
        <w:rPr>
          <w:strike/>
          <w:color w:val="auto"/>
        </w:rPr>
        <w:t>Results are shown in the electronic supplementary material XX.</w:t>
      </w:r>
      <w:commentRangeEnd w:id="99"/>
      <w:r w:rsidR="00BE03A5">
        <w:rPr>
          <w:rStyle w:val="CommentReference"/>
          <w:color w:val="auto"/>
          <w:lang w:val="en-US" w:eastAsia="en-US"/>
        </w:rPr>
        <w:commentReference w:id="99"/>
      </w:r>
    </w:p>
    <w:p w14:paraId="50DF7026" w14:textId="77777777" w:rsidR="00B366CC" w:rsidRPr="00563380" w:rsidRDefault="00B366CC" w:rsidP="00856695">
      <w:pPr>
        <w:pStyle w:val="Default"/>
        <w:spacing w:before="120" w:after="120" w:line="360" w:lineRule="auto"/>
        <w:ind w:firstLine="426"/>
        <w:rPr>
          <w:color w:val="auto"/>
        </w:rPr>
      </w:pPr>
    </w:p>
    <w:p w14:paraId="47CCB639" w14:textId="371AB812" w:rsidR="00EC0197" w:rsidRPr="00563380" w:rsidRDefault="00F12D76" w:rsidP="003E020F">
      <w:pPr>
        <w:pStyle w:val="Default"/>
        <w:spacing w:before="120" w:after="120" w:line="360" w:lineRule="auto"/>
        <w:ind w:firstLine="426"/>
        <w:rPr>
          <w:b/>
          <w:bCs/>
        </w:rPr>
      </w:pPr>
      <w:r w:rsidRPr="00563380">
        <w:rPr>
          <w:b/>
          <w:bCs/>
        </w:rPr>
        <w:t xml:space="preserve">Results </w:t>
      </w:r>
    </w:p>
    <w:p w14:paraId="23FE975C" w14:textId="07D4F21B" w:rsidR="00EC0197" w:rsidRPr="00563380" w:rsidRDefault="00EC0197" w:rsidP="00EC0197">
      <w:pPr>
        <w:pStyle w:val="Default"/>
        <w:spacing w:before="120" w:after="120" w:line="360" w:lineRule="auto"/>
        <w:ind w:firstLine="426"/>
      </w:pPr>
      <w:r w:rsidRPr="00563380">
        <w:lastRenderedPageBreak/>
        <w:t xml:space="preserve">The results from the </w:t>
      </w:r>
      <w:r w:rsidRPr="00563380">
        <w:rPr>
          <w:i/>
          <w:iCs/>
        </w:rPr>
        <w:t xml:space="preserve">climwin </w:t>
      </w:r>
      <w:r w:rsidRPr="00563380">
        <w:t xml:space="preserve">analysis for the body mass of juvenile chamois </w:t>
      </w:r>
      <w:commentRangeStart w:id="100"/>
      <w:r w:rsidRPr="00563380">
        <w:t xml:space="preserve">indicated as the </w:t>
      </w:r>
      <w:r w:rsidR="00A23B9A" w:rsidRPr="00563380">
        <w:t>best-supported</w:t>
      </w:r>
      <w:r w:rsidRPr="00563380">
        <w:t xml:space="preserve"> model (ΔAICc = -</w:t>
      </w:r>
      <w:r w:rsidR="003E020F" w:rsidRPr="00563380">
        <w:t>325.33; see Supplementary Materials 1</w:t>
      </w:r>
      <w:r w:rsidRPr="00563380">
        <w:t xml:space="preserve">) </w:t>
      </w:r>
      <w:r w:rsidR="003E38FF" w:rsidRPr="00563380">
        <w:t xml:space="preserve">a model </w:t>
      </w:r>
      <w:commentRangeEnd w:id="100"/>
      <w:r w:rsidR="00F47099">
        <w:rPr>
          <w:rStyle w:val="CommentReference"/>
          <w:color w:val="auto"/>
          <w:lang w:val="en-US" w:eastAsia="en-US"/>
        </w:rPr>
        <w:commentReference w:id="100"/>
      </w:r>
      <w:r w:rsidR="003E38FF" w:rsidRPr="00563380">
        <w:t>with an</w:t>
      </w:r>
      <w:r w:rsidRPr="00563380">
        <w:t xml:space="preserve"> absolute time window with </w:t>
      </w:r>
      <w:r w:rsidR="003E38FF" w:rsidRPr="00563380">
        <w:t xml:space="preserve">the </w:t>
      </w:r>
      <w:r w:rsidRPr="00563380">
        <w:t>quadratic effect of mean temperature</w:t>
      </w:r>
      <w:r w:rsidR="003E38FF" w:rsidRPr="00563380">
        <w:t xml:space="preserve"> in the window of time</w:t>
      </w:r>
      <w:r w:rsidRPr="00563380">
        <w:t xml:space="preserve"> going back from day </w:t>
      </w:r>
      <w:r w:rsidR="003E020F" w:rsidRPr="00563380">
        <w:t xml:space="preserve">503 </w:t>
      </w:r>
      <w:r w:rsidRPr="00563380">
        <w:t xml:space="preserve">to day </w:t>
      </w:r>
      <w:r w:rsidR="003E020F" w:rsidRPr="00563380">
        <w:t xml:space="preserve">449 </w:t>
      </w:r>
      <w:r w:rsidRPr="00563380">
        <w:t>from the reference day (24</w:t>
      </w:r>
      <w:r w:rsidRPr="00563380">
        <w:rPr>
          <w:vertAlign w:val="superscript"/>
        </w:rPr>
        <w:t>th</w:t>
      </w:r>
      <w:r w:rsidRPr="00563380">
        <w:t xml:space="preserve"> September) (Table 1). This climate window has a length of </w:t>
      </w:r>
      <w:r w:rsidR="003E020F" w:rsidRPr="00563380">
        <w:t xml:space="preserve">54 </w:t>
      </w:r>
      <w:r w:rsidRPr="00563380">
        <w:t xml:space="preserve">days and is equivalent to the period from </w:t>
      </w:r>
      <w:r w:rsidR="00423938" w:rsidRPr="00563380">
        <w:t>May 9</w:t>
      </w:r>
      <w:r w:rsidRPr="00563380">
        <w:rPr>
          <w:vertAlign w:val="superscript"/>
        </w:rPr>
        <w:t>th</w:t>
      </w:r>
      <w:r w:rsidRPr="00563380">
        <w:t xml:space="preserve"> until July 2</w:t>
      </w:r>
      <w:r w:rsidR="00423938" w:rsidRPr="00563380">
        <w:rPr>
          <w:vertAlign w:val="superscript"/>
        </w:rPr>
        <w:t>nd</w:t>
      </w:r>
      <w:r w:rsidRPr="00563380">
        <w:t xml:space="preserve"> </w:t>
      </w:r>
      <w:r w:rsidR="00423938" w:rsidRPr="00563380">
        <w:t xml:space="preserve">of the year when the </w:t>
      </w:r>
      <w:r w:rsidR="00762D1B" w:rsidRPr="00563380">
        <w:t xml:space="preserve">individual is born </w:t>
      </w:r>
      <w:r w:rsidRPr="00563380">
        <w:t xml:space="preserve">(Table </w:t>
      </w:r>
      <w:r w:rsidR="00396165" w:rsidRPr="00563380">
        <w:t>1</w:t>
      </w:r>
      <w:r w:rsidRPr="00563380">
        <w:t xml:space="preserve">). </w:t>
      </w:r>
      <w:r w:rsidR="00000D53">
        <w:t xml:space="preserve">Testing for </w:t>
      </w:r>
      <w:r w:rsidR="005007FA">
        <w:t>additional</w:t>
      </w:r>
      <w:r w:rsidR="00000D53">
        <w:t xml:space="preserve"> windows</w:t>
      </w:r>
      <w:r w:rsidR="002631D9">
        <w:t xml:space="preserve"> </w:t>
      </w:r>
      <w:r w:rsidR="00000D53">
        <w:t xml:space="preserve">allowed us to </w:t>
      </w:r>
      <w:r w:rsidR="00FE1B23">
        <w:t xml:space="preserve">identify </w:t>
      </w:r>
      <w:r w:rsidR="00BD686A">
        <w:t xml:space="preserve">a second </w:t>
      </w:r>
      <w:r w:rsidR="00000D53">
        <w:t>window from day 145 to day 65 from the reference day</w:t>
      </w:r>
      <w:r w:rsidR="00C2637D">
        <w:t>, which was independent to our first window (Pearson’s test: cor = 0.24, t = 1.24, df = 25, p = 0.23)</w:t>
      </w:r>
      <w:r w:rsidR="00000D53">
        <w:t>. This second climate window is equivalent to May 2</w:t>
      </w:r>
      <w:r w:rsidR="00000D53" w:rsidRPr="00000D53">
        <w:rPr>
          <w:vertAlign w:val="superscript"/>
        </w:rPr>
        <w:t>nd</w:t>
      </w:r>
      <w:r w:rsidR="00000D53">
        <w:t xml:space="preserve"> until July 21</w:t>
      </w:r>
      <w:r w:rsidR="00000D53" w:rsidRPr="00000D53">
        <w:rPr>
          <w:vertAlign w:val="superscript"/>
        </w:rPr>
        <w:t>st</w:t>
      </w:r>
      <w:r w:rsidR="00000D53">
        <w:t xml:space="preserve"> of the year the animal was harvested.</w:t>
      </w:r>
      <w:r w:rsidR="0034507C">
        <w:t xml:space="preserve"> </w:t>
      </w:r>
    </w:p>
    <w:p w14:paraId="17FCE527" w14:textId="66DA0FEE" w:rsidR="003E38FF" w:rsidRPr="00563380" w:rsidRDefault="003E38FF" w:rsidP="003E38FF">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w:t>
      </w:r>
      <w:del w:id="101" w:author="Federico Tettamanti" w:date="2023-03-13T09:34:00Z">
        <w:r w:rsidR="00396165" w:rsidRPr="00563380" w:rsidDel="000C7AC2">
          <w:delText xml:space="preserve"> and </w:delText>
        </w:r>
      </w:del>
      <w:ins w:id="102" w:author="Federico Tettamanti" w:date="2023-03-13T09:34:00Z">
        <w:r w:rsidR="000C7AC2">
          <w:t xml:space="preserve">, </w:t>
        </w:r>
      </w:ins>
      <w:r w:rsidR="00396165" w:rsidRPr="00563380">
        <w:t>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396165" w:rsidRPr="00563380">
        <w:t xml:space="preserve">. </w:t>
      </w:r>
      <w:r w:rsidR="00D5474C" w:rsidRPr="00563380">
        <w:t xml:space="preserve">Most importantly, </w:t>
      </w:r>
      <w:commentRangeStart w:id="103"/>
      <w:r w:rsidR="00D5474C" w:rsidRPr="00563380">
        <w:t xml:space="preserve">chamois weight </w:t>
      </w:r>
      <w:commentRangeEnd w:id="103"/>
      <w:r w:rsidR="000C7AC2">
        <w:rPr>
          <w:rStyle w:val="CommentReference"/>
          <w:color w:val="auto"/>
          <w:lang w:val="en-US" w:eastAsia="en-US"/>
        </w:rPr>
        <w:commentReference w:id="103"/>
      </w:r>
      <w:r w:rsidR="00D5474C" w:rsidRPr="00563380">
        <w:t xml:space="preserve">was lower with </w:t>
      </w:r>
      <w:r w:rsidR="00762D1B" w:rsidRPr="00563380">
        <w:t xml:space="preserve">a </w:t>
      </w:r>
      <w:r w:rsidR="00D5474C" w:rsidRPr="00563380">
        <w:t xml:space="preserve">higher average ambient temperature in the </w:t>
      </w:r>
      <w:r w:rsidR="0034507C">
        <w:t xml:space="preserve">two </w:t>
      </w:r>
      <w:r w:rsidR="00D5474C" w:rsidRPr="00563380">
        <w:t>best climatic window</w:t>
      </w:r>
      <w:r w:rsidR="0034507C">
        <w:t>s</w:t>
      </w:r>
      <w:r w:rsidR="00D5474C" w:rsidRPr="00563380">
        <w:t xml:space="preserve"> (Table 1, Fig</w:t>
      </w:r>
      <w:r w:rsidR="00A23B9A" w:rsidRPr="00563380">
        <w:t xml:space="preserve"> 1a</w:t>
      </w:r>
      <w:r w:rsidR="00FA7D86">
        <w:t>,b</w:t>
      </w:r>
      <w:r w:rsidR="00D5474C" w:rsidRPr="00563380">
        <w:t xml:space="preserve">). Juvenile chamois </w:t>
      </w:r>
      <w:r w:rsidR="00CD4E89" w:rsidRPr="00563380">
        <w:t>harvested</w:t>
      </w:r>
      <w:r w:rsidR="00D5474C" w:rsidRPr="00563380">
        <w:t xml:space="preserve"> at higher altitudes were heavier </w:t>
      </w:r>
      <w:r w:rsidR="00762D1B" w:rsidRPr="00563380">
        <w:t>than</w:t>
      </w:r>
      <w:r w:rsidR="00D5474C" w:rsidRPr="00563380">
        <w:t xml:space="preserve"> chamois </w:t>
      </w:r>
      <w:r w:rsidR="00CD4E89" w:rsidRPr="00563380">
        <w:t>harvested</w:t>
      </w:r>
      <w:r w:rsidR="00D5474C" w:rsidRPr="00563380">
        <w:t xml:space="preserve"> at lower altitudes (Table</w:t>
      </w:r>
      <w:r w:rsidR="00762D1B" w:rsidRPr="00563380">
        <w:t xml:space="preserve"> </w:t>
      </w:r>
      <w:r w:rsidR="00D5474C" w:rsidRPr="00563380">
        <w:t xml:space="preserve">1, Fig </w:t>
      </w:r>
      <w:r w:rsidR="00A23B9A" w:rsidRPr="00563380">
        <w:t>1</w:t>
      </w:r>
      <w:r w:rsidR="00FA7D86">
        <w:t>c</w:t>
      </w:r>
      <w:r w:rsidR="00D5474C" w:rsidRPr="00563380">
        <w:t xml:space="preserve">). </w:t>
      </w:r>
      <w:commentRangeStart w:id="104"/>
      <w:commentRangeStart w:id="105"/>
      <w:r w:rsidR="00396165" w:rsidRPr="00563380">
        <w:t xml:space="preserve">The results </w:t>
      </w:r>
      <w:r w:rsidR="00D5474C" w:rsidRPr="00563380">
        <w:t xml:space="preserve">also </w:t>
      </w:r>
      <w:r w:rsidR="00396165" w:rsidRPr="00563380">
        <w:t>showed that 1.5-year-old males are significantly heavier than female</w:t>
      </w:r>
      <w:r w:rsidR="00590A82">
        <w:t>s</w:t>
      </w:r>
      <w:r w:rsidR="00396165" w:rsidRPr="00563380">
        <w:t xml:space="preserve">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 xml:space="preserve">Table 1). </w:t>
      </w:r>
      <w:commentRangeEnd w:id="104"/>
      <w:r w:rsidR="000C7AC2">
        <w:rPr>
          <w:rStyle w:val="CommentReference"/>
          <w:color w:val="auto"/>
          <w:lang w:val="en-US" w:eastAsia="en-US"/>
        </w:rPr>
        <w:commentReference w:id="104"/>
      </w:r>
      <w:commentRangeEnd w:id="105"/>
      <w:r w:rsidR="0029506D">
        <w:rPr>
          <w:rStyle w:val="CommentReference"/>
          <w:color w:val="auto"/>
          <w:lang w:val="en-US" w:eastAsia="en-US"/>
        </w:rPr>
        <w:commentReference w:id="105"/>
      </w:r>
    </w:p>
    <w:p w14:paraId="7C9B6FE9" w14:textId="18E1288F" w:rsidR="00377456" w:rsidRPr="00563380" w:rsidRDefault="00D1711A" w:rsidP="00A23B9A">
      <w:pPr>
        <w:pStyle w:val="Default"/>
        <w:spacing w:before="120" w:after="120" w:line="360" w:lineRule="auto"/>
        <w:ind w:firstLine="426"/>
      </w:pPr>
      <w:r>
        <w:t>Over the course</w:t>
      </w:r>
      <w:r w:rsidR="002912E8">
        <w:t xml:space="preserve"> of</w:t>
      </w:r>
      <w:r w:rsidRPr="00563380">
        <w:t xml:space="preserve"> </w:t>
      </w:r>
      <w:r w:rsidR="00377456" w:rsidRPr="00563380">
        <w:t xml:space="preserve">the study, </w:t>
      </w:r>
      <w:r w:rsidR="00A23B9A" w:rsidRPr="00563380">
        <w:t xml:space="preserve">the mean temperature between May </w:t>
      </w:r>
      <w:r w:rsidR="0034507C">
        <w:t>2</w:t>
      </w:r>
      <w:r w:rsidR="0034507C">
        <w:rPr>
          <w:vertAlign w:val="superscript"/>
        </w:rPr>
        <w:t>nd</w:t>
      </w:r>
      <w:r w:rsidR="00A23B9A" w:rsidRPr="00563380">
        <w:t xml:space="preserve"> and July 2</w:t>
      </w:r>
      <w:r w:rsidR="0034507C">
        <w:t>1</w:t>
      </w:r>
      <w:r w:rsidR="0034507C">
        <w:rPr>
          <w:vertAlign w:val="superscript"/>
        </w:rPr>
        <w:t>st</w:t>
      </w:r>
      <w:r w:rsidR="00A23B9A" w:rsidRPr="00563380">
        <w:t xml:space="preserve"> </w:t>
      </w:r>
      <w:r w:rsidR="00ED7E2B">
        <w:t xml:space="preserve">(which </w:t>
      </w:r>
      <w:r w:rsidR="002912E8">
        <w:t>encompasses</w:t>
      </w:r>
      <w:r w:rsidR="00A02188">
        <w:t xml:space="preserve"> our 2 clim</w:t>
      </w:r>
      <w:r w:rsidR="00491CA4">
        <w:t xml:space="preserve">atic windows) </w:t>
      </w:r>
      <w:r w:rsidR="00A23B9A" w:rsidRPr="00563380">
        <w:t>increased by 0.06 °C per year (± 0.0</w:t>
      </w:r>
      <w:r w:rsidR="0034507C">
        <w:t>2</w:t>
      </w:r>
      <w:r w:rsidR="00A23B9A" w:rsidRPr="00563380">
        <w:t xml:space="preserve"> °C, T-value = 2.</w:t>
      </w:r>
      <w:r w:rsidR="0034507C">
        <w:t>9</w:t>
      </w:r>
      <w:r w:rsidR="00A23B9A" w:rsidRPr="00563380">
        <w:t>, P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00377456" w:rsidRPr="00563380">
        <w:t xml:space="preserve"> </w:t>
      </w:r>
      <w:r w:rsidR="00A23B9A" w:rsidRPr="00563380">
        <w:t xml:space="preserve">the mean weight of 1.5-year-old chamois decreased by 0.112 kg per year (± 0.006 kg, T-value = -17.81, P &lt; 0.001; Fig. 2b), leading to an overall decrease in average weight of 2.92 kg during the years of the study. </w:t>
      </w:r>
      <w:r w:rsidR="0044736E">
        <w:t xml:space="preserve">The analysis of year-detrended </w:t>
      </w:r>
      <w:r w:rsidR="0076151F">
        <w:t xml:space="preserve">temperature and juvenile body mass data </w:t>
      </w:r>
      <w:r w:rsidR="005040B9">
        <w:t xml:space="preserve">show </w:t>
      </w:r>
      <w:r w:rsidR="00F7361A">
        <w:t xml:space="preserve">a significant </w:t>
      </w:r>
      <w:r w:rsidR="00272AC1">
        <w:t xml:space="preserve">positive association between </w:t>
      </w:r>
      <w:r w:rsidR="000F0A09">
        <w:t xml:space="preserve">mean </w:t>
      </w:r>
      <w:r w:rsidR="00272AC1">
        <w:t xml:space="preserve">temperatures </w:t>
      </w:r>
      <w:r w:rsidR="000F0A09">
        <w:t>be</w:t>
      </w:r>
      <w:r w:rsidR="00BF59BC">
        <w:t>t</w:t>
      </w:r>
      <w:r w:rsidR="000F0A09">
        <w:t>ween</w:t>
      </w:r>
      <w:r w:rsidR="00272AC1">
        <w:t xml:space="preserve"> May 2</w:t>
      </w:r>
      <w:r w:rsidR="00272AC1" w:rsidRPr="00875598">
        <w:rPr>
          <w:vertAlign w:val="superscript"/>
        </w:rPr>
        <w:t>nd</w:t>
      </w:r>
      <w:r w:rsidR="00272AC1">
        <w:t xml:space="preserve"> and July 21</w:t>
      </w:r>
      <w:r w:rsidR="00272AC1" w:rsidRPr="00875598">
        <w:rPr>
          <w:vertAlign w:val="superscript"/>
        </w:rPr>
        <w:t>st</w:t>
      </w:r>
      <w:r w:rsidR="00272AC1">
        <w:t xml:space="preserve"> </w:t>
      </w:r>
      <w:r w:rsidR="000F0A09">
        <w:t>and juvenile body mass</w:t>
      </w:r>
      <w:r w:rsidR="00BF59BC">
        <w:t xml:space="preserve"> (STATS</w:t>
      </w:r>
      <w:r w:rsidR="00F975D5">
        <w:t>; Fig. 2c</w:t>
      </w:r>
      <w:r w:rsidR="00BF59BC">
        <w:t>)</w:t>
      </w:r>
      <w:r w:rsidR="001C591C">
        <w:t>.</w:t>
      </w:r>
    </w:p>
    <w:p w14:paraId="7280E257" w14:textId="77777777" w:rsidR="000375DD" w:rsidRPr="00563380" w:rsidRDefault="000375DD" w:rsidP="00D5474C">
      <w:pPr>
        <w:pStyle w:val="Default"/>
        <w:spacing w:before="120" w:after="120" w:line="360" w:lineRule="auto"/>
        <w:rPr>
          <w:b/>
          <w:bCs/>
        </w:rPr>
      </w:pPr>
    </w:p>
    <w:p w14:paraId="21A03681" w14:textId="5D5A51F9" w:rsidR="009860FD" w:rsidRPr="00563380" w:rsidRDefault="00D5474C" w:rsidP="00D5474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205D01B5" w:rsidR="000375DD" w:rsidRPr="00563380" w:rsidRDefault="00BD273E" w:rsidP="00D5474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 xml:space="preserve">average temperature (° C) </w:t>
      </w:r>
      <w:r w:rsidR="00000D53" w:rsidRPr="00563380">
        <w:t>between May 9</w:t>
      </w:r>
      <w:r w:rsidR="00000D53" w:rsidRPr="00563380">
        <w:rPr>
          <w:vertAlign w:val="superscript"/>
        </w:rPr>
        <w:t>th</w:t>
      </w:r>
      <w:r w:rsidR="00000D53" w:rsidRPr="00563380">
        <w:t xml:space="preserve"> and July 2</w:t>
      </w:r>
      <w:r w:rsidR="00000D53" w:rsidRPr="00563380">
        <w:rPr>
          <w:vertAlign w:val="superscript"/>
        </w:rPr>
        <w:t>nd</w:t>
      </w:r>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r w:rsidR="0034507C" w:rsidRPr="0034507C">
        <w:rPr>
          <w:vertAlign w:val="superscript"/>
        </w:rPr>
        <w:t>nd</w:t>
      </w:r>
      <w:r w:rsidR="0034507C">
        <w:t xml:space="preserve"> and July 21</w:t>
      </w:r>
      <w:r w:rsidR="0034507C" w:rsidRPr="0034507C">
        <w:rPr>
          <w:vertAlign w:val="superscript"/>
        </w:rPr>
        <w:t>st</w:t>
      </w:r>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96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pPr>
              <w:rPr>
                <w:i/>
                <w:iCs/>
                <w:lang w:val="en-GB"/>
              </w:rPr>
            </w:pPr>
            <w:r w:rsidRPr="00563380">
              <w:rPr>
                <w:i/>
                <w:iCs/>
                <w:lang w:val="en-GB"/>
              </w:rPr>
              <w:lastRenderedPageBreak/>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pPr>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pPr>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pPr>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pPr>
              <w:jc w:val="center"/>
              <w:rPr>
                <w:i/>
                <w:iCs/>
                <w:lang w:val="en-GB"/>
              </w:rPr>
            </w:pPr>
            <w:r w:rsidRPr="00563380">
              <w:rPr>
                <w:i/>
                <w:iCs/>
                <w:lang w:val="en-GB"/>
              </w:rPr>
              <w:t>p</w:t>
            </w:r>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34507C">
            <w:pPr>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34507C">
            <w:pPr>
              <w:jc w:val="right"/>
              <w:rPr>
                <w:lang w:val="en-GB"/>
              </w:rPr>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34507C">
            <w:pPr>
              <w:jc w:val="right"/>
              <w:rPr>
                <w:lang w:val="en-GB"/>
              </w:rPr>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0E84AB1" w:rsidR="0034507C" w:rsidRPr="00563380" w:rsidRDefault="0034507C" w:rsidP="0034507C">
            <w:pPr>
              <w:jc w:val="right"/>
              <w:rPr>
                <w:lang w:val="en-GB"/>
              </w:rPr>
            </w:pPr>
            <w:r>
              <w:t>77.775</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34507C">
            <w:pPr>
              <w:jc w:val="right"/>
              <w:rPr>
                <w:lang w:val="en-GB"/>
              </w:rPr>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34507C">
            <w:pPr>
              <w:rPr>
                <w:lang w:val="en-GB"/>
              </w:rPr>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34507C">
            <w:pPr>
              <w:jc w:val="right"/>
              <w:rPr>
                <w:lang w:val="en-GB"/>
              </w:rPr>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34507C">
            <w:pPr>
              <w:jc w:val="right"/>
              <w:rPr>
                <w:lang w:val="en-GB"/>
              </w:rPr>
            </w:pPr>
            <w:r>
              <w:t>2.581</w:t>
            </w:r>
          </w:p>
        </w:tc>
        <w:tc>
          <w:tcPr>
            <w:tcW w:w="0" w:type="auto"/>
            <w:shd w:val="clear" w:color="auto" w:fill="FFFFFF"/>
            <w:tcMar>
              <w:top w:w="113" w:type="dxa"/>
              <w:left w:w="113" w:type="dxa"/>
              <w:bottom w:w="113" w:type="dxa"/>
              <w:right w:w="113" w:type="dxa"/>
            </w:tcMar>
            <w:hideMark/>
          </w:tcPr>
          <w:p w14:paraId="1194AC1E" w14:textId="046D6A66" w:rsidR="0034507C" w:rsidRPr="00563380" w:rsidRDefault="0034507C" w:rsidP="0034507C">
            <w:pPr>
              <w:jc w:val="right"/>
              <w:rPr>
                <w:lang w:val="en-GB"/>
              </w:rPr>
            </w:pPr>
            <w:r>
              <w:t>-12.378</w:t>
            </w:r>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34507C">
            <w:pPr>
              <w:jc w:val="right"/>
              <w:rPr>
                <w:lang w:val="en-GB"/>
              </w:rPr>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34507C">
            <w:pPr>
              <w:rPr>
                <w:lang w:val="en-GB"/>
              </w:rPr>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34507C">
            <w:pPr>
              <w:jc w:val="right"/>
              <w:rPr>
                <w:lang w:val="en-GB"/>
              </w:rPr>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34507C">
            <w:pPr>
              <w:jc w:val="right"/>
              <w:rPr>
                <w:lang w:val="en-GB"/>
              </w:rPr>
            </w:pPr>
            <w:r>
              <w:t>3.262</w:t>
            </w:r>
          </w:p>
        </w:tc>
        <w:tc>
          <w:tcPr>
            <w:tcW w:w="0" w:type="auto"/>
            <w:shd w:val="clear" w:color="auto" w:fill="FFFFFF"/>
            <w:tcMar>
              <w:top w:w="113" w:type="dxa"/>
              <w:left w:w="113" w:type="dxa"/>
              <w:bottom w:w="113" w:type="dxa"/>
              <w:right w:w="113" w:type="dxa"/>
            </w:tcMar>
            <w:hideMark/>
          </w:tcPr>
          <w:p w14:paraId="523406A8" w14:textId="32E6DC5D" w:rsidR="0034507C" w:rsidRPr="00563380" w:rsidRDefault="0034507C" w:rsidP="0034507C">
            <w:pPr>
              <w:jc w:val="right"/>
              <w:rPr>
                <w:lang w:val="en-GB"/>
              </w:rPr>
            </w:pPr>
            <w:r>
              <w:t>4.382</w:t>
            </w:r>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34507C">
            <w:pPr>
              <w:jc w:val="right"/>
              <w:rPr>
                <w:lang w:val="en-GB"/>
              </w:rPr>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34507C">
            <w:pPr>
              <w:rPr>
                <w:lang w:val="en-GB"/>
              </w:rPr>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34507C">
            <w:pPr>
              <w:jc w:val="right"/>
              <w:rPr>
                <w:lang w:val="en-GB"/>
              </w:rPr>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34507C">
            <w:pPr>
              <w:jc w:val="right"/>
              <w:rPr>
                <w:lang w:val="en-GB"/>
              </w:rPr>
            </w:pPr>
            <w:r>
              <w:t>3.090</w:t>
            </w:r>
          </w:p>
        </w:tc>
        <w:tc>
          <w:tcPr>
            <w:tcW w:w="0" w:type="auto"/>
            <w:shd w:val="clear" w:color="auto" w:fill="FFFFFF"/>
            <w:tcMar>
              <w:top w:w="113" w:type="dxa"/>
              <w:left w:w="113" w:type="dxa"/>
              <w:bottom w:w="113" w:type="dxa"/>
              <w:right w:w="113" w:type="dxa"/>
            </w:tcMar>
            <w:hideMark/>
          </w:tcPr>
          <w:p w14:paraId="2AE63A18" w14:textId="6A8D975B" w:rsidR="0034507C" w:rsidRPr="00563380" w:rsidRDefault="0034507C" w:rsidP="0034507C">
            <w:pPr>
              <w:jc w:val="right"/>
              <w:rPr>
                <w:lang w:val="en-GB"/>
              </w:rPr>
            </w:pPr>
            <w:r>
              <w:t>-7.168</w:t>
            </w:r>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34507C">
            <w:pPr>
              <w:jc w:val="right"/>
              <w:rPr>
                <w:lang w:val="en-GB"/>
              </w:rPr>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34507C">
            <w:pPr>
              <w:rPr>
                <w:lang w:val="en-GB"/>
              </w:rPr>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34507C">
            <w:pPr>
              <w:jc w:val="right"/>
              <w:rPr>
                <w:lang w:val="en-GB"/>
              </w:rPr>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34507C">
            <w:pPr>
              <w:jc w:val="right"/>
              <w:rPr>
                <w:lang w:val="en-GB"/>
              </w:rPr>
            </w:pPr>
            <w:r>
              <w:t>2.787</w:t>
            </w:r>
          </w:p>
        </w:tc>
        <w:tc>
          <w:tcPr>
            <w:tcW w:w="0" w:type="auto"/>
            <w:shd w:val="clear" w:color="auto" w:fill="FFFFFF"/>
            <w:tcMar>
              <w:top w:w="113" w:type="dxa"/>
              <w:left w:w="113" w:type="dxa"/>
              <w:bottom w:w="113" w:type="dxa"/>
              <w:right w:w="113" w:type="dxa"/>
            </w:tcMar>
            <w:hideMark/>
          </w:tcPr>
          <w:p w14:paraId="2A8A0FA4" w14:textId="697F1A33" w:rsidR="0034507C" w:rsidRPr="00563380" w:rsidRDefault="0034507C" w:rsidP="0034507C">
            <w:pPr>
              <w:jc w:val="right"/>
              <w:rPr>
                <w:lang w:val="en-GB"/>
              </w:rPr>
            </w:pPr>
            <w:r>
              <w:t>7.829</w:t>
            </w:r>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34507C">
            <w:pPr>
              <w:jc w:val="right"/>
              <w:rPr>
                <w:lang w:val="en-GB"/>
              </w:rPr>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34507C">
            <w:pPr>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34507C">
            <w:pPr>
              <w:jc w:val="right"/>
              <w:rPr>
                <w:lang w:val="en-GB"/>
              </w:rPr>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34507C">
            <w:pPr>
              <w:jc w:val="right"/>
              <w:rPr>
                <w:lang w:val="en-GB"/>
              </w:rPr>
            </w:pPr>
            <w:r>
              <w:t>0.000</w:t>
            </w:r>
          </w:p>
        </w:tc>
        <w:tc>
          <w:tcPr>
            <w:tcW w:w="0" w:type="auto"/>
            <w:shd w:val="clear" w:color="auto" w:fill="FFFFFF"/>
            <w:tcMar>
              <w:top w:w="113" w:type="dxa"/>
              <w:left w:w="113" w:type="dxa"/>
              <w:bottom w:w="113" w:type="dxa"/>
              <w:right w:w="113" w:type="dxa"/>
            </w:tcMar>
          </w:tcPr>
          <w:p w14:paraId="551AD6B6" w14:textId="32CCB146" w:rsidR="0034507C" w:rsidRPr="00563380" w:rsidRDefault="0034507C" w:rsidP="0034507C">
            <w:pPr>
              <w:jc w:val="right"/>
              <w:rPr>
                <w:lang w:val="en-GB"/>
              </w:rPr>
            </w:pPr>
            <w:r>
              <w:t>14.307</w:t>
            </w:r>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34507C">
            <w:pPr>
              <w:jc w:val="right"/>
              <w:rPr>
                <w:rStyle w:val="Strong"/>
                <w:lang w:val="en-GB"/>
              </w:rPr>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34507C">
            <w:pPr>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34507C">
            <w:pPr>
              <w:jc w:val="right"/>
              <w:rPr>
                <w:lang w:val="en-GB"/>
              </w:rPr>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34507C">
            <w:pPr>
              <w:jc w:val="right"/>
              <w:rPr>
                <w:lang w:val="en-GB"/>
              </w:rPr>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097F30C" w:rsidR="0034507C" w:rsidRPr="00563380" w:rsidRDefault="0034507C" w:rsidP="0034507C">
            <w:pPr>
              <w:jc w:val="right"/>
              <w:rPr>
                <w:lang w:val="en-GB"/>
              </w:rPr>
            </w:pPr>
            <w:r>
              <w:t>7.191</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34507C">
            <w:pPr>
              <w:jc w:val="right"/>
              <w:rPr>
                <w:lang w:val="en-GB"/>
              </w:rPr>
            </w:pPr>
            <w:r>
              <w:rPr>
                <w:rStyle w:val="Strong"/>
              </w:rPr>
              <w:t>&lt;0.001</w:t>
            </w:r>
          </w:p>
        </w:tc>
      </w:tr>
    </w:tbl>
    <w:p w14:paraId="4FF54069" w14:textId="77777777" w:rsidR="00590A82" w:rsidRDefault="00590A82" w:rsidP="00590A82">
      <w:pPr>
        <w:pBdr>
          <w:top w:val="nil"/>
          <w:left w:val="nil"/>
          <w:bottom w:val="nil"/>
          <w:right w:val="nil"/>
          <w:between w:val="nil"/>
          <w:bar w:val="nil"/>
        </w:pBdr>
        <w:rPr>
          <w:b/>
          <w:bCs/>
        </w:rPr>
      </w:pPr>
    </w:p>
    <w:p w14:paraId="376141AB" w14:textId="1A948D16" w:rsidR="00D5474C" w:rsidRPr="00590A82" w:rsidRDefault="000375DD" w:rsidP="00590A82">
      <w:pPr>
        <w:pBdr>
          <w:top w:val="nil"/>
          <w:left w:val="nil"/>
          <w:bottom w:val="nil"/>
          <w:right w:val="nil"/>
          <w:between w:val="nil"/>
          <w:bar w:val="nil"/>
        </w:pBdr>
        <w:rPr>
          <w:rFonts w:eastAsia="Arial Unicode MS"/>
          <w:b/>
          <w:bCs/>
          <w:color w:val="000000"/>
          <w:bdr w:val="nil"/>
          <w:lang w:val="en-GB"/>
        </w:rPr>
      </w:pPr>
      <w:r w:rsidRPr="00563380">
        <w:rPr>
          <w:b/>
          <w:bCs/>
        </w:rPr>
        <w:t>Figure 1</w:t>
      </w:r>
    </w:p>
    <w:p w14:paraId="524A2A65" w14:textId="695F7026" w:rsidR="008C3915" w:rsidRPr="00563380" w:rsidRDefault="008C3915" w:rsidP="00D5474C">
      <w:pPr>
        <w:pStyle w:val="Default"/>
        <w:spacing w:before="120" w:after="120" w:line="360" w:lineRule="auto"/>
      </w:pPr>
      <w:r w:rsidRPr="00563380">
        <w:t xml:space="preserve">Relationship between body mass (kg) of harvested 1.5-year-old Alpine chamois and the average temperature (°C) </w:t>
      </w:r>
      <w:r w:rsidR="00000D53" w:rsidRPr="00563380">
        <w:t xml:space="preserve">(a) </w:t>
      </w:r>
      <w:r w:rsidRPr="00563380">
        <w:t>between May 9</w:t>
      </w:r>
      <w:r w:rsidRPr="00563380">
        <w:rPr>
          <w:vertAlign w:val="superscript"/>
        </w:rPr>
        <w:t>th</w:t>
      </w:r>
      <w:r w:rsidRPr="00563380">
        <w:t xml:space="preserve"> and July 2</w:t>
      </w:r>
      <w:r w:rsidRPr="00563380">
        <w:rPr>
          <w:vertAlign w:val="superscript"/>
        </w:rPr>
        <w:t>nd</w:t>
      </w:r>
      <w:r w:rsidR="00000D53">
        <w:t xml:space="preserve"> of the previous year and (b) between </w:t>
      </w:r>
      <w:r w:rsidR="00875598">
        <w:t>May 2</w:t>
      </w:r>
      <w:r w:rsidR="00875598" w:rsidRPr="007965FC">
        <w:rPr>
          <w:vertAlign w:val="superscript"/>
        </w:rPr>
        <w:t>nd</w:t>
      </w:r>
      <w:r w:rsidR="00875598">
        <w:t xml:space="preserve"> and July 21st </w:t>
      </w:r>
      <w:r w:rsidR="00000D53">
        <w:t>of the same year,</w:t>
      </w:r>
      <w:r w:rsidRPr="00563380">
        <w:t xml:space="preserve"> </w:t>
      </w:r>
      <w:r w:rsidR="00FA7D86">
        <w:t xml:space="preserve">and </w:t>
      </w:r>
      <w:r w:rsidRPr="00563380">
        <w:t>(</w:t>
      </w:r>
      <w:r w:rsidR="00000D53">
        <w:t>c</w:t>
      </w:r>
      <w:r w:rsidRPr="00563380">
        <w:t xml:space="preserve">) altitude (m a.s.l.). Each dot is one observation (darker dots </w:t>
      </w:r>
      <w:r w:rsidR="007C1E2B" w:rsidRPr="00563380">
        <w:t>represent</w:t>
      </w:r>
      <w:r w:rsidRPr="00563380">
        <w:t xml:space="preserve"> a higher number of observations)</w:t>
      </w:r>
      <w:r w:rsidR="00716244">
        <w:t>;</w:t>
      </w:r>
      <w:r w:rsidRPr="00563380">
        <w:t xml:space="preserve"> fitted lines </w:t>
      </w:r>
      <w:r w:rsidR="00CE708A" w:rsidRPr="00563380">
        <w:t xml:space="preserve">in (a) and (b) </w:t>
      </w:r>
      <w:r w:rsidRPr="00563380">
        <w:t>are shown with 95 % confidence intervals (shaded areas)</w:t>
      </w:r>
      <w:r w:rsidR="007C1E2B" w:rsidRPr="00563380">
        <w:t>.</w:t>
      </w:r>
    </w:p>
    <w:p w14:paraId="7AF71B83" w14:textId="18F9D6CA" w:rsidR="0089019A" w:rsidRPr="00FA7D86" w:rsidRDefault="00D31D1C" w:rsidP="00FA7D86">
      <w:pPr>
        <w:pStyle w:val="Default"/>
        <w:spacing w:before="120" w:after="120" w:line="360" w:lineRule="auto"/>
      </w:pPr>
      <w:r>
        <w:rPr>
          <w:noProof/>
        </w:rPr>
        <w:drawing>
          <wp:inline distT="0" distB="0" distL="0" distR="0" wp14:anchorId="43B1C026" wp14:editId="1FCC870B">
            <wp:extent cx="5727700" cy="171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5474C">
      <w:pPr>
        <w:pStyle w:val="Default"/>
        <w:spacing w:before="120" w:after="120" w:line="360" w:lineRule="auto"/>
        <w:rPr>
          <w:b/>
          <w:bCs/>
        </w:rPr>
      </w:pPr>
    </w:p>
    <w:p w14:paraId="697A80DA" w14:textId="74E7676C" w:rsidR="000375DD" w:rsidRPr="00563380" w:rsidRDefault="000375DD" w:rsidP="00D5474C">
      <w:pPr>
        <w:pStyle w:val="Default"/>
        <w:spacing w:before="120" w:after="120" w:line="360" w:lineRule="auto"/>
        <w:rPr>
          <w:b/>
          <w:bCs/>
        </w:rPr>
      </w:pPr>
      <w:commentRangeStart w:id="106"/>
      <w:r w:rsidRPr="00563380">
        <w:rPr>
          <w:b/>
          <w:bCs/>
        </w:rPr>
        <w:t>Figure 2</w:t>
      </w:r>
      <w:commentRangeEnd w:id="106"/>
      <w:r w:rsidR="00FF469F">
        <w:rPr>
          <w:rStyle w:val="CommentReference"/>
          <w:color w:val="auto"/>
          <w:lang w:val="en-US" w:eastAsia="en-US"/>
        </w:rPr>
        <w:commentReference w:id="106"/>
      </w:r>
    </w:p>
    <w:p w14:paraId="6DDC4281" w14:textId="0E6B4F1E" w:rsidR="007C1E2B" w:rsidRPr="00563380" w:rsidRDefault="007C1E2B" w:rsidP="007C1E2B">
      <w:pPr>
        <w:pStyle w:val="Default"/>
        <w:spacing w:before="120" w:after="120" w:line="360" w:lineRule="auto"/>
      </w:pPr>
      <w:r w:rsidRPr="00563380">
        <w:t xml:space="preserve">Yearly trend of (a) the average temperature (° C) between May </w:t>
      </w:r>
      <w:r w:rsidR="005E57B5">
        <w:t>2</w:t>
      </w:r>
      <w:r w:rsidR="005E57B5" w:rsidRPr="005E57B5">
        <w:rPr>
          <w:vertAlign w:val="superscript"/>
        </w:rPr>
        <w:t>nd</w:t>
      </w:r>
      <w:r w:rsidRPr="00563380">
        <w:t xml:space="preserve"> and July </w:t>
      </w:r>
      <w:r w:rsidR="005E57B5">
        <w:t>21</w:t>
      </w:r>
      <w:r w:rsidR="005E57B5" w:rsidRPr="005E57B5">
        <w:rPr>
          <w:vertAlign w:val="superscript"/>
        </w:rPr>
        <w:t>st</w:t>
      </w:r>
      <w:r w:rsidR="005E57B5">
        <w:t xml:space="preserve"> </w:t>
      </w:r>
      <w:r w:rsidRPr="00563380">
        <w:t>and (b) body mass (kg) of harvested 1.5-year-old Alpine chamois</w:t>
      </w:r>
      <w:r w:rsidR="00260BD9" w:rsidRPr="00563380">
        <w:t xml:space="preserve"> between 1992 and 2018</w:t>
      </w:r>
      <w:r w:rsidRPr="00563380">
        <w:t xml:space="preserve">. Each dot is one observation (with darker dots </w:t>
      </w:r>
      <w:r w:rsidR="007E4233" w:rsidRPr="00563380">
        <w:t>representing</w:t>
      </w:r>
      <w:r w:rsidRPr="00563380">
        <w:t xml:space="preserve"> a higher number of observations</w:t>
      </w:r>
      <w:r w:rsidR="007E4233" w:rsidRPr="00563380">
        <w:t xml:space="preserve"> in (b)</w:t>
      </w:r>
      <w:r w:rsidRPr="00563380">
        <w:t>)</w:t>
      </w:r>
      <w:r w:rsidR="00716244">
        <w:t>;</w:t>
      </w:r>
      <w:r w:rsidRPr="00563380">
        <w:t xml:space="preserve"> </w:t>
      </w:r>
      <w:r w:rsidR="007E4233" w:rsidRPr="00563380">
        <w:t>f</w:t>
      </w:r>
      <w:r w:rsidRPr="00563380">
        <w:t>itted lines are shown with 95 % confidence intervals (shaded areas).</w:t>
      </w:r>
    </w:p>
    <w:p w14:paraId="1FADE94F" w14:textId="61615DAB" w:rsidR="007C1E2B" w:rsidRDefault="00D31D1C" w:rsidP="00D5474C">
      <w:pPr>
        <w:pStyle w:val="Default"/>
        <w:spacing w:before="120" w:after="120" w:line="360" w:lineRule="auto"/>
        <w:rPr>
          <w:ins w:id="107" w:author="Pierre Bize" w:date="2023-03-08T18:06:00Z"/>
        </w:rPr>
      </w:pPr>
      <w:r>
        <w:rPr>
          <w:noProof/>
        </w:rPr>
        <w:lastRenderedPageBreak/>
        <w:drawing>
          <wp:inline distT="0" distB="0" distL="0" distR="0" wp14:anchorId="7693B3B6" wp14:editId="24993BFC">
            <wp:extent cx="2438400" cy="42672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438400" cy="4267200"/>
                    </a:xfrm>
                    <a:prstGeom prst="rect">
                      <a:avLst/>
                    </a:prstGeom>
                  </pic:spPr>
                </pic:pic>
              </a:graphicData>
            </a:graphic>
          </wp:inline>
        </w:drawing>
      </w:r>
    </w:p>
    <w:p w14:paraId="6F53511E" w14:textId="2D543DDF" w:rsidR="006D4CD6" w:rsidRPr="00563380" w:rsidRDefault="006D4CD6" w:rsidP="00D5474C">
      <w:pPr>
        <w:pStyle w:val="Default"/>
        <w:spacing w:before="120" w:after="120" w:line="360" w:lineRule="auto"/>
      </w:pPr>
      <w:commentRangeStart w:id="108"/>
      <w:ins w:id="109" w:author="Pierre Bize" w:date="2023-03-08T18:06:00Z">
        <w:r>
          <w:rPr>
            <w:noProof/>
          </w:rPr>
          <w:drawing>
            <wp:inline distT="0" distB="0" distL="0" distR="0" wp14:anchorId="4B37801C" wp14:editId="202461F2">
              <wp:extent cx="4050567" cy="2893326"/>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62611" cy="2901929"/>
                      </a:xfrm>
                      <a:prstGeom prst="rect">
                        <a:avLst/>
                      </a:prstGeom>
                      <a:noFill/>
                      <a:ln>
                        <a:noFill/>
                      </a:ln>
                    </pic:spPr>
                  </pic:pic>
                </a:graphicData>
              </a:graphic>
            </wp:inline>
          </w:drawing>
        </w:r>
      </w:ins>
      <w:commentRangeEnd w:id="108"/>
      <w:r w:rsidR="00F47099">
        <w:rPr>
          <w:rStyle w:val="CommentReference"/>
          <w:color w:val="auto"/>
          <w:lang w:val="en-US" w:eastAsia="en-US"/>
        </w:rPr>
        <w:commentReference w:id="108"/>
      </w:r>
    </w:p>
    <w:p w14:paraId="7B86E4C7" w14:textId="77777777" w:rsidR="000375DD" w:rsidRPr="00563380" w:rsidRDefault="000375DD" w:rsidP="00D5474C">
      <w:pPr>
        <w:pStyle w:val="Default"/>
        <w:spacing w:before="120" w:after="120" w:line="360" w:lineRule="auto"/>
      </w:pPr>
    </w:p>
    <w:p w14:paraId="32D3E2AC" w14:textId="5D8FB07E" w:rsidR="00D5474C" w:rsidRDefault="00D5474C" w:rsidP="00D5474C">
      <w:pPr>
        <w:pStyle w:val="Default"/>
        <w:spacing w:before="120" w:after="120" w:line="360" w:lineRule="auto"/>
        <w:rPr>
          <w:ins w:id="110" w:author="Federico Tettamanti" w:date="2023-03-13T09:54:00Z"/>
        </w:rPr>
      </w:pPr>
    </w:p>
    <w:p w14:paraId="6C72B4E7" w14:textId="48769DB9" w:rsidR="00B931C5" w:rsidRDefault="00B931C5" w:rsidP="00D5474C">
      <w:pPr>
        <w:pStyle w:val="Default"/>
        <w:spacing w:before="120" w:after="120" w:line="360" w:lineRule="auto"/>
        <w:rPr>
          <w:ins w:id="111" w:author="Federico Tettamanti" w:date="2023-03-13T09:54:00Z"/>
        </w:rPr>
      </w:pPr>
    </w:p>
    <w:p w14:paraId="098D9694" w14:textId="77777777" w:rsidR="00B931C5" w:rsidRPr="00563380" w:rsidRDefault="00B931C5" w:rsidP="00D5474C">
      <w:pPr>
        <w:pStyle w:val="Default"/>
        <w:spacing w:before="120" w:after="120" w:line="360" w:lineRule="auto"/>
      </w:pPr>
    </w:p>
    <w:p w14:paraId="12E8B47E" w14:textId="77777777" w:rsidR="00F12D76" w:rsidRPr="00563380" w:rsidRDefault="00F12D76" w:rsidP="00BD5F31">
      <w:pPr>
        <w:pStyle w:val="Default"/>
        <w:spacing w:before="120" w:after="120" w:line="360" w:lineRule="auto"/>
        <w:ind w:firstLine="426"/>
      </w:pPr>
      <w:commentRangeStart w:id="112"/>
      <w:r w:rsidRPr="00563380">
        <w:rPr>
          <w:b/>
          <w:bCs/>
        </w:rPr>
        <w:lastRenderedPageBreak/>
        <w:t xml:space="preserve">Discussion </w:t>
      </w:r>
      <w:commentRangeEnd w:id="112"/>
      <w:r w:rsidR="00B931C5">
        <w:rPr>
          <w:rStyle w:val="CommentReference"/>
          <w:color w:val="auto"/>
          <w:lang w:val="en-US" w:eastAsia="en-US"/>
        </w:rPr>
        <w:commentReference w:id="112"/>
      </w:r>
    </w:p>
    <w:p w14:paraId="7D0D43BA" w14:textId="0AD069CB" w:rsidR="00213D7D" w:rsidRPr="00563380" w:rsidRDefault="008818E0" w:rsidP="00213D7D">
      <w:pPr>
        <w:pStyle w:val="Default"/>
        <w:spacing w:before="120" w:after="120" w:line="360" w:lineRule="auto"/>
      </w:pPr>
      <w:r w:rsidRPr="00563380">
        <w:t xml:space="preserve">Here we aimed </w:t>
      </w:r>
      <w:r w:rsidR="00590A82">
        <w:t>to investigate</w:t>
      </w:r>
      <w:r w:rsidR="009B7190" w:rsidRPr="00563380">
        <w:t xml:space="preserve"> the change in body weight of juvenile Alpine chamois in relation to warming temperatures. Our analyses identified</w:t>
      </w:r>
      <w:r w:rsidR="00D31D1C">
        <w:t xml:space="preserve"> two</w:t>
      </w:r>
      <w:r w:rsidR="00360FCD" w:rsidRPr="00563380">
        <w:t xml:space="preserve"> 2-month </w:t>
      </w:r>
      <w:r w:rsidR="009B7190" w:rsidRPr="00563380">
        <w:t>window</w:t>
      </w:r>
      <w:r w:rsidR="00A21711">
        <w:t>s</w:t>
      </w:r>
      <w:r w:rsidR="00360FCD" w:rsidRPr="00563380">
        <w:t xml:space="preserve"> during </w:t>
      </w:r>
      <w:r w:rsidR="00D31D1C">
        <w:t>late spring and early summer</w:t>
      </w:r>
      <w:r w:rsidR="00360FCD" w:rsidRPr="00563380">
        <w:t xml:space="preserve"> of the </w:t>
      </w:r>
      <w:r w:rsidR="00D31D1C">
        <w:t>birth</w:t>
      </w:r>
      <w:r w:rsidR="00360FCD" w:rsidRPr="00563380">
        <w:t xml:space="preserve"> year</w:t>
      </w:r>
      <w:r w:rsidR="00D31D1C">
        <w:t xml:space="preserve"> and of the harvest year</w:t>
      </w:r>
      <w:r w:rsidR="009B7190" w:rsidRPr="00563380">
        <w:t xml:space="preserve"> as the most </w:t>
      </w:r>
      <w:r w:rsidR="00807A4B">
        <w:t>influential</w:t>
      </w:r>
      <w:r w:rsidR="00807A4B" w:rsidRPr="00563380">
        <w:t xml:space="preserve"> </w:t>
      </w:r>
      <w:r w:rsidR="009B7190" w:rsidRPr="00563380">
        <w:t>period</w:t>
      </w:r>
      <w:r w:rsidR="00D31D1C">
        <w:t>s</w:t>
      </w:r>
      <w:r w:rsidR="009B7190" w:rsidRPr="00563380">
        <w:t xml:space="preserve"> </w:t>
      </w:r>
      <w:r w:rsidR="00D31D1C">
        <w:t xml:space="preserve">for </w:t>
      </w:r>
      <w:r w:rsidR="009B7190" w:rsidRPr="00563380">
        <w:t>determining the body weight at 1.5 years of age.</w:t>
      </w:r>
      <w:r w:rsidR="00360FCD" w:rsidRPr="00563380">
        <w:t xml:space="preserve"> </w:t>
      </w:r>
      <w:commentRangeStart w:id="113"/>
      <w:r w:rsidR="001A49AF" w:rsidRPr="00563380">
        <w:t xml:space="preserve">We </w:t>
      </w:r>
      <w:r w:rsidR="00512DC8">
        <w:t xml:space="preserve">also </w:t>
      </w:r>
      <w:r w:rsidR="001A49AF" w:rsidRPr="00563380">
        <w:t xml:space="preserve">found that chamois </w:t>
      </w:r>
      <w:r w:rsidR="00CD4E89" w:rsidRPr="00563380">
        <w:t>harvested</w:t>
      </w:r>
      <w:r w:rsidR="001A49AF" w:rsidRPr="00563380">
        <w:t xml:space="preserve"> at higher elevations were </w:t>
      </w:r>
      <w:r w:rsidR="00590A82">
        <w:t>heavier</w:t>
      </w:r>
      <w:r w:rsidR="001A49AF" w:rsidRPr="00563380">
        <w:t xml:space="preserve"> than the ones at lower elevations</w:t>
      </w:r>
      <w:r w:rsidR="009B7190" w:rsidRPr="00563380">
        <w:t>.</w:t>
      </w:r>
      <w:r w:rsidR="00213061" w:rsidRPr="00563380">
        <w:t xml:space="preserve"> </w:t>
      </w:r>
      <w:commentRangeEnd w:id="113"/>
      <w:r w:rsidR="00F42891">
        <w:rPr>
          <w:rStyle w:val="CommentReference"/>
          <w:color w:val="auto"/>
          <w:lang w:val="en-US" w:eastAsia="en-US"/>
        </w:rPr>
        <w:commentReference w:id="113"/>
      </w:r>
      <w:r w:rsidR="00213061" w:rsidRPr="00563380">
        <w:t xml:space="preserve">In addition, the species showed sexual dimorphism in weight that is already apparent in juveniles. </w:t>
      </w:r>
      <w:commentRangeStart w:id="114"/>
      <w:r w:rsidR="001A49AF" w:rsidRPr="00563380">
        <w:t>Lastly, our results also indicated a decrease in body mass</w:t>
      </w:r>
      <w:r w:rsidR="00F601F0">
        <w:t xml:space="preserve"> of almost 3kg</w:t>
      </w:r>
      <w:r w:rsidR="001A49AF" w:rsidRPr="00563380">
        <w:t xml:space="preserve"> </w:t>
      </w:r>
      <w:commentRangeEnd w:id="114"/>
      <w:r w:rsidR="00295735">
        <w:rPr>
          <w:rStyle w:val="CommentReference"/>
          <w:color w:val="auto"/>
          <w:lang w:val="en-US" w:eastAsia="en-US"/>
        </w:rPr>
        <w:commentReference w:id="114"/>
      </w:r>
      <w:r w:rsidR="001A49AF" w:rsidRPr="00563380">
        <w:t>and an increase in the mean ambient temperature</w:t>
      </w:r>
      <w:r w:rsidR="00F601F0">
        <w:t xml:space="preserve"> of ca. 1.7°C</w:t>
      </w:r>
      <w:r w:rsidR="001A49AF" w:rsidRPr="00563380">
        <w:t xml:space="preserve"> </w:t>
      </w:r>
      <w:r w:rsidR="00C32075" w:rsidRPr="00563380">
        <w:t>during</w:t>
      </w:r>
      <w:r w:rsidR="001A49AF" w:rsidRPr="00563380">
        <w:t xml:space="preserve"> the identified window during the </w:t>
      </w:r>
      <w:r w:rsidR="00C32075" w:rsidRPr="00563380">
        <w:t xml:space="preserve">27 </w:t>
      </w:r>
      <w:r w:rsidR="001A49AF" w:rsidRPr="00563380">
        <w:t>years of th</w:t>
      </w:r>
      <w:r w:rsidR="00C32075" w:rsidRPr="00563380">
        <w:t>is</w:t>
      </w:r>
      <w:r w:rsidR="001A49AF" w:rsidRPr="00563380">
        <w:t xml:space="preserve"> study (1992-2018).</w:t>
      </w:r>
    </w:p>
    <w:p w14:paraId="51ACCFD6" w14:textId="592940C6" w:rsidR="00863E99" w:rsidRPr="00563380" w:rsidRDefault="00863E99" w:rsidP="00863E99">
      <w:pPr>
        <w:pStyle w:val="Default"/>
        <w:spacing w:before="120" w:after="120" w:line="360" w:lineRule="auto"/>
        <w:ind w:firstLine="426"/>
      </w:pPr>
      <w:r w:rsidRPr="00563380">
        <w:rPr>
          <w:color w:val="auto"/>
        </w:rPr>
        <w:t xml:space="preserve">It has been suggested before that spring-summer temperatures are more </w:t>
      </w:r>
      <w:r>
        <w:rPr>
          <w:color w:val="auto"/>
        </w:rPr>
        <w:t>critical</w:t>
      </w:r>
      <w:r w:rsidRPr="00563380">
        <w:rPr>
          <w:color w:val="auto"/>
        </w:rPr>
        <w:t xml:space="preserve"> than winter temperatures </w:t>
      </w:r>
      <w:r>
        <w:rPr>
          <w:color w:val="auto"/>
        </w:rPr>
        <w:t>regarding</w:t>
      </w:r>
      <w:r w:rsidRPr="00563380">
        <w:rPr>
          <w:color w:val="auto"/>
        </w:rPr>
        <w:t xml:space="preserve"> phenotypic changes in seasonal environments </w:t>
      </w:r>
      <w:r w:rsidRPr="00563380">
        <w:rPr>
          <w:color w:val="auto"/>
        </w:rPr>
        <w:fldChar w:fldCharType="begin"/>
      </w:r>
      <w:r w:rsidRPr="00563380">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563380">
        <w:rPr>
          <w:color w:val="auto"/>
        </w:rPr>
        <w:fldChar w:fldCharType="separate"/>
      </w:r>
      <w:r w:rsidRPr="00563380">
        <w:rPr>
          <w:color w:val="auto"/>
        </w:rPr>
        <w:t>(Klein 1965; Garel et al. 2011)</w:t>
      </w:r>
      <w:r w:rsidRPr="00563380">
        <w:rPr>
          <w:color w:val="auto"/>
        </w:rPr>
        <w:fldChar w:fldCharType="end"/>
      </w:r>
      <w:r>
        <w:rPr>
          <w:color w:val="auto"/>
        </w:rPr>
        <w:t>,</w:t>
      </w:r>
      <w:r w:rsidRPr="00563380">
        <w:rPr>
          <w:color w:val="auto"/>
        </w:rPr>
        <w:t xml:space="preserve"> and our study supports this hypothesis. </w:t>
      </w:r>
      <w:r>
        <w:t xml:space="preserve">May, June and July are important months for a growing </w:t>
      </w:r>
      <w:r w:rsidR="00DC0F66">
        <w:t>c</w:t>
      </w:r>
      <w:r>
        <w:t xml:space="preserve">hamois. </w:t>
      </w:r>
      <w:commentRangeStart w:id="115"/>
      <w:r w:rsidR="00213D7D" w:rsidRPr="00563380">
        <w:t xml:space="preserve">Chamois kids are usually born </w:t>
      </w:r>
      <w:r w:rsidR="00213061" w:rsidRPr="00563380">
        <w:t>towards the</w:t>
      </w:r>
      <w:r w:rsidR="00213D7D" w:rsidRPr="00563380">
        <w:t xml:space="preserve"> end of May</w:t>
      </w:r>
      <w:commentRangeEnd w:id="115"/>
      <w:r w:rsidR="00D458D7">
        <w:rPr>
          <w:rStyle w:val="CommentReference"/>
          <w:color w:val="auto"/>
          <w:lang w:val="en-US" w:eastAsia="en-US"/>
        </w:rPr>
        <w:commentReference w:id="115"/>
      </w:r>
      <w:r w:rsidR="00213D7D" w:rsidRPr="00563380">
        <w:t xml:space="preserve">, and </w:t>
      </w:r>
      <w:r>
        <w:t>we</w:t>
      </w:r>
      <w:r w:rsidR="00213D7D" w:rsidRPr="00563380">
        <w:t xml:space="preserve"> </w:t>
      </w:r>
      <w:r>
        <w:t xml:space="preserve">show </w:t>
      </w:r>
      <w:r w:rsidR="00213D7D" w:rsidRPr="00563380">
        <w:t xml:space="preserve">that the temperatures </w:t>
      </w:r>
      <w:r w:rsidR="00213061" w:rsidRPr="00563380">
        <w:t xml:space="preserve">around their </w:t>
      </w:r>
      <w:r w:rsidR="00213D7D" w:rsidRPr="00563380">
        <w:t xml:space="preserve">birth (from </w:t>
      </w:r>
      <w:r w:rsidR="00590A82">
        <w:t xml:space="preserve">the </w:t>
      </w:r>
      <w:r w:rsidR="00213061" w:rsidRPr="00563380">
        <w:t>9</w:t>
      </w:r>
      <w:r w:rsidR="00213061" w:rsidRPr="00563380">
        <w:rPr>
          <w:vertAlign w:val="superscript"/>
        </w:rPr>
        <w:t>th</w:t>
      </w:r>
      <w:r w:rsidR="00213061" w:rsidRPr="00563380">
        <w:t xml:space="preserve"> </w:t>
      </w:r>
      <w:r w:rsidR="00213D7D" w:rsidRPr="00563380">
        <w:t xml:space="preserve">of </w:t>
      </w:r>
      <w:r w:rsidR="00213061" w:rsidRPr="00563380">
        <w:t xml:space="preserve">May </w:t>
      </w:r>
      <w:r w:rsidR="00213D7D" w:rsidRPr="00563380">
        <w:t xml:space="preserve">until </w:t>
      </w:r>
      <w:r w:rsidR="00590A82">
        <w:t xml:space="preserve">the </w:t>
      </w:r>
      <w:r w:rsidR="00213061" w:rsidRPr="00563380">
        <w:t>2</w:t>
      </w:r>
      <w:r w:rsidR="00213061" w:rsidRPr="00563380">
        <w:rPr>
          <w:vertAlign w:val="superscript"/>
        </w:rPr>
        <w:t>nd</w:t>
      </w:r>
      <w:r w:rsidR="00213061" w:rsidRPr="00563380">
        <w:t xml:space="preserve"> of July</w:t>
      </w:r>
      <w:r w:rsidR="00213D7D" w:rsidRPr="00563380">
        <w:t xml:space="preserve">) </w:t>
      </w:r>
      <w:r>
        <w:t>and when they are 1 year old</w:t>
      </w:r>
      <w:r w:rsidRPr="00863E99">
        <w:t xml:space="preserve"> </w:t>
      </w:r>
      <w:r w:rsidRPr="00563380">
        <w:t xml:space="preserve">birth (from </w:t>
      </w:r>
      <w:r>
        <w:t xml:space="preserve">the </w:t>
      </w:r>
      <w:r w:rsidRPr="00563380">
        <w:t>2</w:t>
      </w:r>
      <w:r w:rsidRPr="00563380">
        <w:rPr>
          <w:vertAlign w:val="superscript"/>
        </w:rPr>
        <w:t>nd</w:t>
      </w:r>
      <w:r w:rsidRPr="00563380">
        <w:t xml:space="preserve"> of May until </w:t>
      </w:r>
      <w:r>
        <w:t>the 21</w:t>
      </w:r>
      <w:r w:rsidRPr="00863E99">
        <w:rPr>
          <w:vertAlign w:val="superscript"/>
        </w:rPr>
        <w:t>st</w:t>
      </w:r>
      <w:r>
        <w:t xml:space="preserve"> </w:t>
      </w:r>
      <w:r w:rsidRPr="00563380">
        <w:t>of July)</w:t>
      </w:r>
      <w:r>
        <w:t xml:space="preserve">, </w:t>
      </w:r>
      <w:r w:rsidR="00213D7D" w:rsidRPr="00563380">
        <w:t>are crucial for the development of individuals.</w:t>
      </w:r>
      <w:r>
        <w:t xml:space="preserve"> </w:t>
      </w:r>
      <w:r w:rsidR="00AD70A0" w:rsidRPr="00563380">
        <w:rPr>
          <w:color w:val="auto"/>
        </w:rPr>
        <w:t xml:space="preserve">As </w:t>
      </w:r>
      <w:commentRangeStart w:id="116"/>
      <w:r w:rsidR="00AD70A0" w:rsidRPr="00563380">
        <w:rPr>
          <w:color w:val="auto"/>
        </w:rPr>
        <w:t>chamois are capital breeders</w:t>
      </w:r>
      <w:commentRangeEnd w:id="116"/>
      <w:r w:rsidR="00BE6FCC">
        <w:rPr>
          <w:rStyle w:val="CommentReference"/>
          <w:color w:val="auto"/>
          <w:lang w:val="en-US" w:eastAsia="en-US"/>
        </w:rPr>
        <w:commentReference w:id="116"/>
      </w:r>
      <w:r w:rsidR="00AD70A0" w:rsidRPr="00563380">
        <w:rPr>
          <w:color w:val="auto"/>
        </w:rPr>
        <w:t>, climat</w:t>
      </w:r>
      <w:r w:rsidR="00A404C4" w:rsidRPr="00563380">
        <w:rPr>
          <w:color w:val="auto"/>
        </w:rPr>
        <w:t xml:space="preserve">ic conditions </w:t>
      </w:r>
      <w:r w:rsidR="00AD70A0" w:rsidRPr="00563380">
        <w:rPr>
          <w:color w:val="auto"/>
        </w:rPr>
        <w:t xml:space="preserve">may affect the body reserves of mothers, which in turn can affect the growth of the offspring during gestation </w:t>
      </w:r>
      <w:r w:rsidR="00AD70A0" w:rsidRPr="00563380">
        <w:rPr>
          <w:color w:val="auto"/>
        </w:rPr>
        <w:fldChar w:fldCharType="begin"/>
      </w:r>
      <w:r w:rsidR="00052439" w:rsidRPr="00563380">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563380">
        <w:rPr>
          <w:color w:val="auto"/>
        </w:rPr>
        <w:fldChar w:fldCharType="separate"/>
      </w:r>
      <w:r w:rsidR="00052439" w:rsidRPr="00563380">
        <w:rPr>
          <w:color w:val="auto"/>
        </w:rPr>
        <w:t>(Hansen 2009)</w:t>
      </w:r>
      <w:r w:rsidR="00AD70A0" w:rsidRPr="00563380">
        <w:rPr>
          <w:color w:val="auto"/>
        </w:rPr>
        <w:fldChar w:fldCharType="end"/>
      </w:r>
      <w:r w:rsidR="00FD6342" w:rsidRPr="00563380">
        <w:rPr>
          <w:color w:val="auto"/>
        </w:rPr>
        <w:t xml:space="preserve"> and lactation</w:t>
      </w:r>
      <w:r w:rsidR="00AD70A0" w:rsidRPr="00563380">
        <w:rPr>
          <w:color w:val="auto"/>
        </w:rPr>
        <w:t xml:space="preserve">. </w:t>
      </w:r>
      <w:commentRangeStart w:id="117"/>
      <w:r w:rsidR="009A3E5E" w:rsidRPr="00563380">
        <w:rPr>
          <w:color w:val="auto"/>
        </w:rPr>
        <w:t xml:space="preserve">After birth, kids are taken care of by their mothers until weaning which happens from three to six months after the kids are born </w:t>
      </w:r>
      <w:r w:rsidR="009A3E5E" w:rsidRPr="00563380">
        <w:rPr>
          <w:color w:val="auto"/>
        </w:rPr>
        <w:fldChar w:fldCharType="begin"/>
      </w:r>
      <w:r w:rsidR="00052439" w:rsidRPr="00563380">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563380">
        <w:rPr>
          <w:color w:val="auto"/>
        </w:rPr>
        <w:fldChar w:fldCharType="separate"/>
      </w:r>
      <w:r w:rsidR="00052439" w:rsidRPr="00563380">
        <w:rPr>
          <w:color w:val="auto"/>
        </w:rPr>
        <w:t>(Gaillard et al. 2000)</w:t>
      </w:r>
      <w:r w:rsidR="009A3E5E" w:rsidRPr="00563380">
        <w:rPr>
          <w:color w:val="auto"/>
        </w:rPr>
        <w:fldChar w:fldCharType="end"/>
      </w:r>
      <w:commentRangeEnd w:id="117"/>
      <w:r w:rsidR="00D458D7">
        <w:rPr>
          <w:rStyle w:val="CommentReference"/>
          <w:color w:val="auto"/>
          <w:lang w:val="en-US" w:eastAsia="en-US"/>
        </w:rPr>
        <w:commentReference w:id="117"/>
      </w:r>
      <w:r w:rsidR="009A3E5E" w:rsidRPr="00563380">
        <w:rPr>
          <w:color w:val="auto"/>
        </w:rPr>
        <w:t xml:space="preserve">. </w:t>
      </w:r>
      <w:r w:rsidR="00213061" w:rsidRPr="00563380">
        <w:t>M</w:t>
      </w:r>
      <w:r w:rsidR="00213D7D" w:rsidRPr="00563380">
        <w:t xml:space="preserve">others are lactating </w:t>
      </w:r>
      <w:r w:rsidR="00213061" w:rsidRPr="00563380">
        <w:t xml:space="preserve">during the first few weeks of kids’ growth, </w:t>
      </w:r>
      <w:r w:rsidR="00213D7D" w:rsidRPr="00563380">
        <w:t>which is</w:t>
      </w:r>
      <w:r w:rsidR="00213061" w:rsidRPr="00563380">
        <w:t xml:space="preserve"> also</w:t>
      </w:r>
      <w:r w:rsidR="00213D7D" w:rsidRPr="00563380">
        <w:t xml:space="preserve"> </w:t>
      </w:r>
      <w:r w:rsidR="00590A82">
        <w:t>primarily associated</w:t>
      </w:r>
      <w:r w:rsidR="00213D7D" w:rsidRPr="00563380">
        <w:t xml:space="preserve"> with peak vegetative abundance </w:t>
      </w:r>
      <w:r w:rsidR="00213D7D" w:rsidRPr="00563380">
        <w:fldChar w:fldCharType="begin"/>
      </w:r>
      <w:r w:rsidR="00052439" w:rsidRPr="00563380">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00213D7D" w:rsidRPr="00563380">
        <w:fldChar w:fldCharType="separate"/>
      </w:r>
      <w:r w:rsidR="00052439" w:rsidRPr="00563380">
        <w:t>(Robbins and Robbins 1979)</w:t>
      </w:r>
      <w:r w:rsidR="00213D7D" w:rsidRPr="00563380">
        <w:fldChar w:fldCharType="end"/>
      </w:r>
      <w:r w:rsidR="00213D7D" w:rsidRPr="00563380">
        <w:t>.</w:t>
      </w:r>
      <w:r w:rsidRPr="00863E99">
        <w:t xml:space="preserve"> </w:t>
      </w:r>
    </w:p>
    <w:p w14:paraId="436BD12D" w14:textId="4D154AEE" w:rsidR="00A404C4" w:rsidRPr="00563380" w:rsidRDefault="00F4048D" w:rsidP="00F4048D">
      <w:pPr>
        <w:pStyle w:val="Default"/>
        <w:spacing w:before="120" w:after="120" w:line="360" w:lineRule="auto"/>
        <w:ind w:firstLine="426"/>
      </w:pPr>
      <w:r w:rsidRPr="00563380">
        <w:t>Here we showed a marked increase in temperature (1.</w:t>
      </w:r>
      <w:r w:rsidR="00BD2AD1">
        <w:t>7</w:t>
      </w:r>
      <w:r w:rsidRPr="00563380">
        <w:t xml:space="preserve">°C in 27 years) during a critical </w:t>
      </w:r>
      <w:r w:rsidR="00590A82">
        <w:t>time</w:t>
      </w:r>
      <w:r w:rsidRPr="00563380">
        <w:t xml:space="preserve"> for young chamois growth</w:t>
      </w:r>
      <w:r w:rsidR="0017020A">
        <w:t xml:space="preserve"> and</w:t>
      </w:r>
      <w:r w:rsidR="00590A82">
        <w:t xml:space="preserve"> </w:t>
      </w:r>
      <w:r w:rsidRPr="00563380">
        <w:t xml:space="preserve">a clear relationship between the shrinking size of </w:t>
      </w:r>
      <w:r w:rsidR="008A0518">
        <w:t>A</w:t>
      </w:r>
      <w:r w:rsidRPr="00563380">
        <w:t xml:space="preserve">lpine chamois and the increasing ambient temperatures in the Alps. Previous studies have </w:t>
      </w:r>
      <w:r w:rsidR="00590A82">
        <w:t xml:space="preserve">reported a negative temporal trend in the body weight of </w:t>
      </w:r>
      <w:r w:rsidR="007C45DE">
        <w:t>A</w:t>
      </w:r>
      <w:r w:rsidR="00590A82">
        <w:t xml:space="preserve">lpine chamois in relation to the rising temperatures </w:t>
      </w:r>
      <w:r w:rsidRPr="00563380">
        <w:t xml:space="preserve">in adults and juveniles </w:t>
      </w:r>
      <w:r w:rsidRPr="00563380">
        <w:fldChar w:fldCharType="begin"/>
      </w:r>
      <w:r w:rsidR="00052439" w:rsidRPr="00563380">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63380">
        <w:rPr>
          <w:noProof/>
        </w:rPr>
        <w:t>(Rughetti and Festa-Bianchet 2012; Mason et al. 2014; Reiner et al. 2021)</w:t>
      </w:r>
      <w:r w:rsidRPr="00563380">
        <w:fldChar w:fldCharType="end"/>
      </w:r>
      <w:r w:rsidRPr="00563380">
        <w:t xml:space="preserve">, suggesting </w:t>
      </w:r>
      <w:r w:rsidR="0017020A">
        <w:t xml:space="preserve">the </w:t>
      </w:r>
      <w:r w:rsidRPr="00563380">
        <w:t>decreasing</w:t>
      </w:r>
      <w:r w:rsidR="0017020A">
        <w:t xml:space="preserve"> quality</w:t>
      </w:r>
      <w:r w:rsidRPr="00563380">
        <w:t xml:space="preserve"> </w:t>
      </w:r>
      <w:r w:rsidR="0017020A">
        <w:t>of</w:t>
      </w:r>
      <w:r w:rsidRPr="00563380">
        <w:t xml:space="preserve"> foraging conditions as the main factor. Plants are affected by rising temperatures, particularly at high elevations, and </w:t>
      </w:r>
      <w:r w:rsidR="0017020A">
        <w:t>their</w:t>
      </w:r>
      <w:r w:rsidRPr="00563380">
        <w:t xml:space="preserve"> primary productivity is lower in springs and summers with unusually high temperatures and water limitation </w:t>
      </w:r>
      <w:r w:rsidRPr="00563380">
        <w:fldChar w:fldCharType="begin"/>
      </w:r>
      <w:r w:rsidR="00052439" w:rsidRPr="00563380">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rsidRPr="00563380">
        <w:fldChar w:fldCharType="separate"/>
      </w:r>
      <w:r w:rsidR="00052439" w:rsidRPr="00563380">
        <w:rPr>
          <w:noProof/>
        </w:rPr>
        <w:t>(Ciais et al. 2005; Reichstein et al. 2007)</w:t>
      </w:r>
      <w:r w:rsidRPr="00563380">
        <w:fldChar w:fldCharType="end"/>
      </w:r>
      <w:r w:rsidRPr="00563380">
        <w:t xml:space="preserve">. </w:t>
      </w:r>
      <w:commentRangeStart w:id="118"/>
      <w:r w:rsidRPr="00563380">
        <w:t>With this study, we support previous findings</w:t>
      </w:r>
      <w:r w:rsidR="0017020A">
        <w:t>,</w:t>
      </w:r>
      <w:r w:rsidRPr="00563380">
        <w:t xml:space="preserve"> but we also make a further step by revealing that the critical period for chamois growth is during lactation and by suggesting that climatic conditions, and therefore </w:t>
      </w:r>
      <w:r w:rsidRPr="00563380">
        <w:lastRenderedPageBreak/>
        <w:t xml:space="preserve">forage availability and quality, when chamois </w:t>
      </w:r>
      <w:r w:rsidR="000D3C8B">
        <w:t xml:space="preserve">mothers </w:t>
      </w:r>
      <w:r w:rsidR="00CF698F">
        <w:t>lactate</w:t>
      </w:r>
      <w:r w:rsidRPr="00563380">
        <w:t xml:space="preserve"> are fundamental </w:t>
      </w:r>
      <w:r w:rsidR="000D3C8B">
        <w:t>for</w:t>
      </w:r>
      <w:r w:rsidR="009A36E8">
        <w:t xml:space="preserve"> the</w:t>
      </w:r>
      <w:r w:rsidRPr="00563380">
        <w:t xml:space="preserve"> development of young ungulates.</w:t>
      </w:r>
      <w:commentRangeEnd w:id="118"/>
      <w:r w:rsidR="00543B75">
        <w:rPr>
          <w:rStyle w:val="CommentReference"/>
          <w:color w:val="auto"/>
          <w:lang w:val="en-US" w:eastAsia="en-US"/>
        </w:rPr>
        <w:commentReference w:id="118"/>
      </w:r>
    </w:p>
    <w:p w14:paraId="440A80C7" w14:textId="61237E42" w:rsidR="00213D7D" w:rsidRPr="00563380" w:rsidRDefault="00213061" w:rsidP="00AF3556">
      <w:pPr>
        <w:pStyle w:val="Default"/>
        <w:spacing w:before="120" w:after="120" w:line="360" w:lineRule="auto"/>
        <w:ind w:firstLine="426"/>
      </w:pPr>
      <w:del w:id="119" w:author="LFBersier" w:date="2023-03-09T14:50:00Z">
        <w:r w:rsidRPr="00563380" w:rsidDel="00543B75">
          <w:delText xml:space="preserve"> </w:delText>
        </w:r>
      </w:del>
      <w:r w:rsidR="00A404C4" w:rsidRPr="00563380">
        <w:t>Climate change can affect chamois growth</w:t>
      </w:r>
      <w:r w:rsidR="00F4048D" w:rsidRPr="00563380">
        <w:t xml:space="preserve"> in several ways, firstly</w:t>
      </w:r>
      <w:r w:rsidR="00A404C4" w:rsidRPr="00563380">
        <w:t xml:space="preserve"> by influencing the phenology of the plants they feed upon. Indeed</w:t>
      </w:r>
      <w:r w:rsidRPr="00563380">
        <w:t>, it was recently found that</w:t>
      </w:r>
      <w:r w:rsidR="009A3E5E" w:rsidRPr="00563380">
        <w:t xml:space="preserve">, </w:t>
      </w:r>
      <w:r w:rsidRPr="00563380">
        <w:t>as a result of the rising temperatures,</w:t>
      </w:r>
      <w:r w:rsidR="009A3E5E" w:rsidRPr="00563380">
        <w:t xml:space="preserve"> births of chamois no longer coincide with the highest peak of vegetation growth</w:t>
      </w:r>
      <w:r w:rsidRPr="00563380">
        <w:t xml:space="preserve"> </w:t>
      </w:r>
      <w:r w:rsidRPr="00563380">
        <w:fldChar w:fldCharType="begin"/>
      </w:r>
      <w:r w:rsidR="00052439" w:rsidRPr="00563380">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Pr="00563380">
        <w:fldChar w:fldCharType="separate"/>
      </w:r>
      <w:r w:rsidR="00052439" w:rsidRPr="00563380">
        <w:rPr>
          <w:noProof/>
        </w:rPr>
        <w:t>(Chirichella et al. 2021)</w:t>
      </w:r>
      <w:r w:rsidRPr="00563380">
        <w:fldChar w:fldCharType="end"/>
      </w:r>
      <w:r w:rsidR="009A3E5E" w:rsidRPr="00563380">
        <w:t xml:space="preserve">. The lack of resources for the mother during </w:t>
      </w:r>
      <w:r w:rsidR="00AD70A0" w:rsidRPr="00563380">
        <w:t xml:space="preserve">the </w:t>
      </w:r>
      <w:r w:rsidR="009A3E5E" w:rsidRPr="00563380">
        <w:t>lactation period might influence the energy she invests into nursing</w:t>
      </w:r>
      <w:r w:rsidR="0017020A">
        <w:t>,</w:t>
      </w:r>
      <w:r w:rsidR="009A3E5E" w:rsidRPr="00563380">
        <w:t xml:space="preserve"> which may affect </w:t>
      </w:r>
      <w:r w:rsidR="0017020A">
        <w:t xml:space="preserve">the </w:t>
      </w:r>
      <w:r w:rsidR="009A3E5E" w:rsidRPr="00563380">
        <w:t xml:space="preserve">kid’s growth. </w:t>
      </w:r>
      <w:r w:rsidR="00213D7D" w:rsidRPr="00563380">
        <w:t xml:space="preserve">Furthermore, it has been suggested that fast </w:t>
      </w:r>
      <w:r w:rsidR="00AD70A0" w:rsidRPr="00563380">
        <w:t xml:space="preserve">phenological </w:t>
      </w:r>
      <w:r w:rsidR="00213D7D" w:rsidRPr="00563380">
        <w:t>adaptation to this change is unlikely, as annual birth peaks of herbivores are mainly influenced by the length of days, not by the availability of resources</w:t>
      </w:r>
      <w:r w:rsidR="00AF3556" w:rsidRPr="00563380">
        <w:t xml:space="preserve"> </w:t>
      </w:r>
      <w:r w:rsidR="00AF3556" w:rsidRPr="00563380">
        <w:fldChar w:fldCharType="begin"/>
      </w:r>
      <w:r w:rsidR="00052439" w:rsidRPr="00563380">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052439" w:rsidRPr="00563380">
        <w:t>(Post and Forchhammer 2008)</w:t>
      </w:r>
      <w:r w:rsidR="00AF3556" w:rsidRPr="00563380">
        <w:fldChar w:fldCharType="end"/>
      </w:r>
      <w:r w:rsidR="008F548A" w:rsidRPr="00563380">
        <w:t>.</w:t>
      </w:r>
      <w:r w:rsidR="00213D7D" w:rsidRPr="00563380">
        <w:t xml:space="preserve"> </w:t>
      </w:r>
    </w:p>
    <w:p w14:paraId="3379B132" w14:textId="69F0B505" w:rsidR="00FF1B73" w:rsidRPr="00563380" w:rsidRDefault="00863E99" w:rsidP="00827142">
      <w:pPr>
        <w:pStyle w:val="Default"/>
        <w:spacing w:before="120" w:after="120" w:line="360" w:lineRule="auto"/>
        <w:ind w:firstLine="426"/>
      </w:pPr>
      <w:r>
        <w:t>On</w:t>
      </w:r>
      <w:r w:rsidR="009159D4" w:rsidRPr="00563380">
        <w:t xml:space="preserve"> top of the phenological mismatch, </w:t>
      </w:r>
      <w:r w:rsidR="009159D4" w:rsidRPr="00563380">
        <w:rPr>
          <w:color w:val="auto"/>
        </w:rPr>
        <w:t xml:space="preserve">ambient temperature </w:t>
      </w:r>
      <w:r w:rsidR="008F1196" w:rsidRPr="00563380">
        <w:rPr>
          <w:color w:val="auto"/>
        </w:rPr>
        <w:t>can</w:t>
      </w:r>
      <w:r w:rsidR="009159D4" w:rsidRPr="00563380">
        <w:rPr>
          <w:color w:val="auto"/>
        </w:rPr>
        <w:t xml:space="preserve"> strongly influence</w:t>
      </w:r>
      <w:r w:rsidR="008F1196" w:rsidRPr="00563380">
        <w:rPr>
          <w:color w:val="auto"/>
        </w:rPr>
        <w:t xml:space="preserve"> the nutrient intake of juvenile chamois during growth</w:t>
      </w:r>
      <w:r w:rsidR="00033236" w:rsidRPr="00563380">
        <w:rPr>
          <w:color w:val="auto"/>
        </w:rPr>
        <w:t xml:space="preserve"> both </w:t>
      </w:r>
      <w:r w:rsidR="008F1196" w:rsidRPr="00563380">
        <w:rPr>
          <w:color w:val="auto"/>
        </w:rPr>
        <w:t xml:space="preserve">by altering the </w:t>
      </w:r>
      <w:r w:rsidR="00AE3E0C" w:rsidRPr="00563380">
        <w:rPr>
          <w:color w:val="auto"/>
        </w:rPr>
        <w:t>feeding</w:t>
      </w:r>
      <w:r w:rsidR="00033236" w:rsidRPr="00563380">
        <w:rPr>
          <w:color w:val="auto"/>
        </w:rPr>
        <w:t xml:space="preserve"> activity</w:t>
      </w:r>
      <w:r w:rsidR="00AE3E0C" w:rsidRPr="00563380">
        <w:rPr>
          <w:color w:val="auto"/>
        </w:rPr>
        <w:t xml:space="preserve"> </w:t>
      </w:r>
      <w:r w:rsidR="00AE3E0C" w:rsidRPr="00563380">
        <w:rPr>
          <w:color w:val="auto"/>
        </w:rPr>
        <w:fldChar w:fldCharType="begin"/>
      </w:r>
      <w:r w:rsidR="00052439" w:rsidRPr="00563380">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sidRPr="00563380">
        <w:rPr>
          <w:color w:val="auto"/>
        </w:rPr>
        <w:fldChar w:fldCharType="separate"/>
      </w:r>
      <w:r w:rsidR="00052439" w:rsidRPr="00563380">
        <w:rPr>
          <w:noProof/>
          <w:color w:val="auto"/>
        </w:rPr>
        <w:t>(Mason et al. 2014)</w:t>
      </w:r>
      <w:r w:rsidR="00AE3E0C" w:rsidRPr="00563380">
        <w:rPr>
          <w:color w:val="auto"/>
        </w:rPr>
        <w:fldChar w:fldCharType="end"/>
      </w:r>
      <w:r w:rsidR="008F1196" w:rsidRPr="00563380">
        <w:rPr>
          <w:color w:val="auto"/>
        </w:rPr>
        <w:t xml:space="preserve"> of </w:t>
      </w:r>
      <w:r w:rsidR="00663556" w:rsidRPr="00563380">
        <w:rPr>
          <w:color w:val="auto"/>
        </w:rPr>
        <w:t>young</w:t>
      </w:r>
      <w:r w:rsidR="008F1196" w:rsidRPr="00563380">
        <w:rPr>
          <w:color w:val="auto"/>
        </w:rPr>
        <w:t xml:space="preserve"> and adults</w:t>
      </w:r>
      <w:r w:rsidR="00033236" w:rsidRPr="00563380">
        <w:rPr>
          <w:color w:val="auto"/>
        </w:rPr>
        <w:t xml:space="preserve"> and </w:t>
      </w:r>
      <w:r w:rsidR="008F1196" w:rsidRPr="00563380">
        <w:rPr>
          <w:color w:val="auto"/>
        </w:rPr>
        <w:t xml:space="preserve">by affecting </w:t>
      </w:r>
      <w:r w:rsidR="00DA30E5" w:rsidRPr="00563380">
        <w:rPr>
          <w:color w:val="auto"/>
        </w:rPr>
        <w:t xml:space="preserve">the </w:t>
      </w:r>
      <w:r w:rsidR="009159D4" w:rsidRPr="00563380">
        <w:rPr>
          <w:color w:val="auto"/>
        </w:rPr>
        <w:t xml:space="preserve">quantity and quality of milk production </w:t>
      </w:r>
      <w:r w:rsidR="009159D4" w:rsidRPr="00563380">
        <w:rPr>
          <w:color w:val="auto"/>
        </w:rPr>
        <w:fldChar w:fldCharType="begin"/>
      </w:r>
      <w:r w:rsidR="00052439" w:rsidRPr="00563380">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9159D4" w:rsidRPr="00563380">
        <w:rPr>
          <w:color w:val="auto"/>
        </w:rPr>
        <w:fldChar w:fldCharType="separate"/>
      </w:r>
      <w:r w:rsidR="00052439" w:rsidRPr="00563380">
        <w:rPr>
          <w:color w:val="auto"/>
        </w:rPr>
        <w:t>(Liu et al. 2019)</w:t>
      </w:r>
      <w:r w:rsidR="009159D4" w:rsidRPr="00563380">
        <w:rPr>
          <w:color w:val="auto"/>
        </w:rPr>
        <w:fldChar w:fldCharType="end"/>
      </w:r>
      <w:r w:rsidR="009159D4" w:rsidRPr="00563380">
        <w:rPr>
          <w:color w:val="auto"/>
        </w:rPr>
        <w:t>.</w:t>
      </w:r>
      <w:r w:rsidR="00033236" w:rsidRPr="00563380">
        <w:rPr>
          <w:color w:val="auto"/>
        </w:rPr>
        <w:t xml:space="preserve"> </w:t>
      </w:r>
      <w:r w:rsidR="00AE3E0C" w:rsidRPr="00563380">
        <w:rPr>
          <w:color w:val="auto"/>
        </w:rPr>
        <w:t xml:space="preserve">During heat days, chamois have been shown to reduce heat-generating activities (including foraging), likely in an attempt to avoid thermal overload </w:t>
      </w:r>
      <w:r w:rsidR="00AE3E0C" w:rsidRPr="00563380">
        <w:rPr>
          <w:color w:val="auto"/>
        </w:rPr>
        <w:fldChar w:fldCharType="begin"/>
      </w:r>
      <w:r w:rsidR="00052439" w:rsidRPr="00563380">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sidRPr="00563380">
        <w:rPr>
          <w:color w:val="auto"/>
        </w:rPr>
        <w:fldChar w:fldCharType="separate"/>
      </w:r>
      <w:r w:rsidR="00052439" w:rsidRPr="00563380">
        <w:rPr>
          <w:noProof/>
          <w:color w:val="auto"/>
        </w:rPr>
        <w:t>(Brivio et al. 2016)</w:t>
      </w:r>
      <w:r w:rsidR="00AE3E0C" w:rsidRPr="00563380">
        <w:rPr>
          <w:color w:val="auto"/>
        </w:rPr>
        <w:fldChar w:fldCharType="end"/>
      </w:r>
      <w:r w:rsidR="00AE3E0C" w:rsidRPr="00563380">
        <w:rPr>
          <w:color w:val="auto"/>
        </w:rPr>
        <w:t xml:space="preserve">. </w:t>
      </w:r>
      <w:r w:rsidR="009159D4" w:rsidRPr="00563380">
        <w:t xml:space="preserve">Previous studies on domesticated ungulate species have found that an increase in temperature and humidity has a negative effect on milk yield </w:t>
      </w:r>
      <w:r w:rsidR="009159D4" w:rsidRPr="00563380">
        <w:fldChar w:fldCharType="begin"/>
      </w:r>
      <w:r w:rsidR="00052439" w:rsidRPr="00563380">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9159D4" w:rsidRPr="00563380">
        <w:fldChar w:fldCharType="separate"/>
      </w:r>
      <w:r w:rsidR="00052439" w:rsidRPr="00563380">
        <w:rPr>
          <w:noProof/>
        </w:rPr>
        <w:t>(Upadhyay et al. 2007; Gorniak et al. 2014)</w:t>
      </w:r>
      <w:r w:rsidR="009159D4" w:rsidRPr="00563380">
        <w:fldChar w:fldCharType="end"/>
      </w:r>
      <w:r w:rsidR="009159D4" w:rsidRPr="00563380">
        <w:t xml:space="preserve">. Furthermore, climate change can also affect milk composition, with a significant decline in milk protein and fat content </w:t>
      </w:r>
      <w:r w:rsidR="009159D4" w:rsidRPr="00563380">
        <w:fldChar w:fldCharType="begin"/>
      </w:r>
      <w:r w:rsidR="00052439" w:rsidRPr="00563380">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to account the effects of lactation stage, breed, calving\n season, measuring season, and THI group (T1 - THI≤72; T2 - THI&gt;72) was used. Model was applied\n to each class of parit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9159D4" w:rsidRPr="00563380">
        <w:fldChar w:fldCharType="separate"/>
      </w:r>
      <w:r w:rsidR="00052439" w:rsidRPr="00563380">
        <w:rPr>
          <w:noProof/>
        </w:rPr>
        <w:t>(Knapp and Grummer 1991; Gantner et al. 2011)</w:t>
      </w:r>
      <w:r w:rsidR="009159D4" w:rsidRPr="00563380">
        <w:fldChar w:fldCharType="end"/>
      </w:r>
      <w:r w:rsidR="009159D4" w:rsidRPr="00563380">
        <w:t>.</w:t>
      </w:r>
      <w:r w:rsidR="008F1196" w:rsidRPr="00563380">
        <w:t xml:space="preserve"> </w:t>
      </w:r>
      <w:r w:rsidR="0017020A">
        <w:t>C</w:t>
      </w:r>
      <w:r w:rsidR="008F1196" w:rsidRPr="00563380">
        <w:t xml:space="preserve">limate change </w:t>
      </w:r>
      <w:r w:rsidR="0017020A">
        <w:t>likely strongly impacts the growth of</w:t>
      </w:r>
      <w:r w:rsidR="008F1196" w:rsidRPr="00563380">
        <w:t xml:space="preserve"> chamois kids by affecting the foraging activity of lactating </w:t>
      </w:r>
      <w:r w:rsidR="00827142" w:rsidRPr="00563380">
        <w:t>mothers</w:t>
      </w:r>
      <w:r w:rsidR="008F1196" w:rsidRPr="00563380">
        <w:t xml:space="preserve"> and their milk production.</w:t>
      </w:r>
    </w:p>
    <w:p w14:paraId="2A50DFA9" w14:textId="28F5B0DB" w:rsidR="00FF283F" w:rsidRPr="00563380" w:rsidRDefault="00EB6C89" w:rsidP="00FE5F4E">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w:t>
      </w:r>
      <w:commentRangeStart w:id="120"/>
      <w:r w:rsidRPr="00563380">
        <w:t xml:space="preserve">growing ungulates </w:t>
      </w:r>
      <w:commentRangeEnd w:id="120"/>
      <w:r w:rsidR="00C86838" w:rsidRPr="00563380">
        <w:rPr>
          <w:rStyle w:val="CommentReference"/>
          <w:color w:val="auto"/>
          <w:lang w:val="en-US" w:eastAsia="en-US"/>
        </w:rPr>
        <w:commentReference w:id="120"/>
      </w:r>
      <w:r w:rsidRPr="00563380">
        <w:t xml:space="preserve">at high </w:t>
      </w:r>
      <w:r w:rsidR="00F4048D" w:rsidRPr="00563380">
        <w:t xml:space="preserve">elevations and </w:t>
      </w:r>
      <w:r w:rsidRPr="00563380">
        <w:t xml:space="preserve">latitudes </w:t>
      </w:r>
      <w:r w:rsidRPr="00563380">
        <w:fldChar w:fldCharType="begin"/>
      </w:r>
      <w:r w:rsidR="00052439" w:rsidRPr="00563380">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w:instrText>
      </w:r>
      <w:r w:rsidR="00052439" w:rsidRPr="007A55F6">
        <w:rPr>
          <w:lang w:val="it-CH"/>
          <w:rPrChange w:id="121" w:author="LFBersier" w:date="2023-03-09T08:21:00Z">
            <w:rPr/>
          </w:rPrChange>
        </w:rPr>
        <w:instrText xml:space="preserve">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052439" w:rsidRPr="005D6730">
        <w:rPr>
          <w:noProof/>
          <w:lang w:val="it-CH"/>
          <w:rPrChange w:id="122" w:author="Federico Tettamanti" w:date="2023-03-13T08:42:00Z">
            <w:rPr>
              <w:noProof/>
            </w:rPr>
          </w:rPrChange>
        </w:rPr>
        <w:t>(Forchhammer et al. 2001; Rughetti and Festa-Bianchet 2012; Reiner et al. 2021)</w:t>
      </w:r>
      <w:r w:rsidRPr="00563380">
        <w:fldChar w:fldCharType="end"/>
      </w:r>
      <w:r w:rsidRPr="005D6730">
        <w:rPr>
          <w:lang w:val="it-CH"/>
          <w:rPrChange w:id="123" w:author="Federico Tettamanti" w:date="2023-03-13T08:42:00Z">
            <w:rPr/>
          </w:rPrChange>
        </w:rPr>
        <w:t xml:space="preserve">. </w:t>
      </w:r>
      <w:commentRangeStart w:id="124"/>
      <w:r w:rsidRPr="00563380">
        <w:t xml:space="preserve">At high altitudes, in particular, animals can try to avoid heat stress by shifting their range to higher elevations </w:t>
      </w:r>
      <w:r w:rsidRPr="00563380">
        <w:fldChar w:fldCharType="begin"/>
      </w:r>
      <w:r w:rsidR="00052439" w:rsidRPr="00563380">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052439" w:rsidRPr="00563380">
        <w:rPr>
          <w:noProof/>
        </w:rPr>
        <w:t>(Brivio et al. 2016)</w:t>
      </w:r>
      <w:r w:rsidRPr="00563380">
        <w:fldChar w:fldCharType="end"/>
      </w:r>
      <w:r w:rsidR="0017020A">
        <w:t xml:space="preserve">. </w:t>
      </w:r>
      <w:commentRangeEnd w:id="124"/>
      <w:r w:rsidR="00D458D7">
        <w:rPr>
          <w:rStyle w:val="CommentReference"/>
          <w:color w:val="auto"/>
          <w:lang w:val="en-US" w:eastAsia="en-US"/>
        </w:rPr>
        <w:commentReference w:id="124"/>
      </w:r>
      <w:r w:rsidR="0017020A">
        <w:t>Several</w:t>
      </w:r>
      <w:r w:rsidRPr="00563380">
        <w:t xml:space="preserve"> large ungulate species have already been gradually becoming more abundant </w:t>
      </w:r>
      <w:r w:rsidR="00863E99">
        <w:t>at</w:t>
      </w:r>
      <w:r w:rsidRPr="00563380">
        <w:t xml:space="preserve"> higher elevations in the past 30 years </w:t>
      </w:r>
      <w:r w:rsidRPr="00563380">
        <w:fldChar w:fldCharType="begin"/>
      </w:r>
      <w:r w:rsidR="00052439" w:rsidRPr="00563380">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052439" w:rsidRPr="00563380">
        <w:t>(Büntgen et al. 2017)</w:t>
      </w:r>
      <w:r w:rsidRPr="00563380">
        <w:fldChar w:fldCharType="end"/>
      </w:r>
      <w:r w:rsidRPr="00563380">
        <w:t xml:space="preserve">. Indeed, our results are consistent with previous results, as they show that juvenile chamois who were harvested </w:t>
      </w:r>
      <w:r w:rsidR="00863E99">
        <w:t>at</w:t>
      </w:r>
      <w:r w:rsidRPr="00563380">
        <w:t xml:space="preserve"> higher elevations, and thus, colder environments, have higher body mass than the ones living in lower elevations. </w:t>
      </w:r>
      <w:commentRangeStart w:id="125"/>
      <w:r w:rsidR="00FE5F4E">
        <w:rPr>
          <w:color w:val="auto"/>
        </w:rPr>
        <w:t>Nonetheless</w:t>
      </w:r>
      <w:r w:rsidR="00863E99" w:rsidRPr="00563380">
        <w:rPr>
          <w:color w:val="auto"/>
        </w:rPr>
        <w:t xml:space="preserve">, </w:t>
      </w:r>
      <w:r w:rsidR="00863E99" w:rsidRPr="00563380">
        <w:t xml:space="preserve">the survival chances of large individuals are better than that of smaller ones in harsh wintering conditions such as those found at high latitudes and elevations when food is scarce or unavailable </w:t>
      </w:r>
      <w:r w:rsidR="00863E99" w:rsidRPr="00563380">
        <w:fldChar w:fldCharType="begin"/>
      </w:r>
      <w:r w:rsidR="00863E99" w:rsidRPr="00563380">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00863E99" w:rsidRPr="00563380">
        <w:fldChar w:fldCharType="separate"/>
      </w:r>
      <w:r w:rsidR="00863E99" w:rsidRPr="00563380">
        <w:rPr>
          <w:noProof/>
        </w:rPr>
        <w:t>(Loison et al. 1999; Herfindal et al. 2006)</w:t>
      </w:r>
      <w:r w:rsidR="00863E99" w:rsidRPr="00563380">
        <w:fldChar w:fldCharType="end"/>
      </w:r>
      <w:r w:rsidR="00FE5F4E">
        <w:t xml:space="preserve">. </w:t>
      </w:r>
      <w:commentRangeEnd w:id="125"/>
      <w:r w:rsidR="00D458D7">
        <w:rPr>
          <w:rStyle w:val="CommentReference"/>
          <w:color w:val="auto"/>
          <w:lang w:val="en-US" w:eastAsia="en-US"/>
        </w:rPr>
        <w:commentReference w:id="125"/>
      </w:r>
      <w:r w:rsidR="00FE5F4E">
        <w:t xml:space="preserve">While </w:t>
      </w:r>
      <w:r w:rsidR="00863E99" w:rsidRPr="00563380">
        <w:t>a large body mass is positively correlated with snow depth</w:t>
      </w:r>
      <w:r w:rsidR="00FE5F4E">
        <w:t>, p</w:t>
      </w:r>
      <w:r w:rsidR="00863E99" w:rsidRPr="00563380">
        <w:t xml:space="preserve">revious studies have </w:t>
      </w:r>
      <w:r w:rsidR="00863E99">
        <w:t xml:space="preserve">not </w:t>
      </w:r>
      <w:r w:rsidR="00863E99">
        <w:lastRenderedPageBreak/>
        <w:t>yet established</w:t>
      </w:r>
      <w:r w:rsidR="00863E99" w:rsidRPr="00563380">
        <w:t xml:space="preserve"> a decrease in average snow depth in the Alps </w:t>
      </w:r>
      <w:r w:rsidR="00863E99" w:rsidRPr="00563380">
        <w:fldChar w:fldCharType="begin"/>
      </w:r>
      <w:r w:rsidR="00863E99" w:rsidRPr="00563380">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863E99" w:rsidRPr="00563380">
        <w:fldChar w:fldCharType="separate"/>
      </w:r>
      <w:r w:rsidR="00863E99" w:rsidRPr="00563380">
        <w:rPr>
          <w:noProof/>
        </w:rPr>
        <w:t>(Reiner et al. 2021)</w:t>
      </w:r>
      <w:r w:rsidR="00863E99" w:rsidRPr="00563380">
        <w:fldChar w:fldCharType="end"/>
      </w:r>
      <w:r w:rsidR="00863E99" w:rsidRPr="00563380">
        <w:t xml:space="preserve">. These findings, combined with our results, suggest that ungulates are expressing such </w:t>
      </w:r>
      <w:r w:rsidR="00863E99">
        <w:t>changes</w:t>
      </w:r>
      <w:r w:rsidR="00863E99" w:rsidRPr="00563380">
        <w:t xml:space="preserve"> in phenotype to cope with warming spring and summer temperatures</w:t>
      </w:r>
      <w:r w:rsidR="00863E99">
        <w:t>. Still, it</w:t>
      </w:r>
      <w:r w:rsidR="00863E99" w:rsidRPr="00563380">
        <w:t xml:space="preserve"> remains to be understood if this body size change will be revealed as detrimental to surviving the harsh wintering conditions at high elevations. </w:t>
      </w:r>
    </w:p>
    <w:p w14:paraId="7BA12F42" w14:textId="7C34A562" w:rsidR="00FF283F" w:rsidRPr="00563380" w:rsidRDefault="00FF283F" w:rsidP="00FF283F">
      <w:pPr>
        <w:pStyle w:val="Default"/>
        <w:spacing w:before="120" w:after="120" w:line="360" w:lineRule="auto"/>
        <w:ind w:firstLine="426"/>
      </w:pPr>
      <w:r w:rsidRPr="00563380">
        <w:t>Our results show a phenotypic change in a wild</w:t>
      </w:r>
      <w:r w:rsidR="0017020A">
        <w:t>,</w:t>
      </w:r>
      <w:r w:rsidRPr="00563380">
        <w:t xml:space="preserve"> ungulate population that could lead to changes in life history traits with </w:t>
      </w:r>
      <w:r w:rsidR="0017020A">
        <w:t>significant</w:t>
      </w:r>
      <w:r w:rsidRPr="00563380">
        <w:t xml:space="preserve"> consequences for the population </w:t>
      </w:r>
      <w:commentRangeStart w:id="126"/>
      <w:r w:rsidRPr="00563380">
        <w:t xml:space="preserve">dynamics </w:t>
      </w:r>
      <w:commentRangeEnd w:id="126"/>
      <w:r w:rsidR="00C86838" w:rsidRPr="00563380">
        <w:rPr>
          <w:rStyle w:val="CommentReference"/>
          <w:color w:val="auto"/>
          <w:lang w:val="en-US" w:eastAsia="en-US"/>
        </w:rPr>
        <w:commentReference w:id="126"/>
      </w:r>
      <w:r w:rsidRPr="00563380">
        <w:t>of the species. Body size is a fundamental determinant of individual survival and reproduction</w:t>
      </w:r>
      <w:r w:rsidR="00F7208C" w:rsidRPr="00563380">
        <w:t xml:space="preserve"> (e.g.) </w:t>
      </w:r>
      <w:r w:rsidR="00F7208C" w:rsidRPr="00563380">
        <w:fldChar w:fldCharType="begin"/>
      </w:r>
      <w:r w:rsidR="00052439" w:rsidRPr="00563380">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ler size having the greatest effect on male reproductive success under older male age structures. Young (≤1.5 yr)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rsidRPr="00563380">
        <w:fldChar w:fldCharType="separate"/>
      </w:r>
      <w:r w:rsidR="00052439" w:rsidRPr="00563380">
        <w:t>(McElligott et al. 2001; Coltman et al. 2002; Kruuk et al. 2002; Newbolt et al. 2017)</w:t>
      </w:r>
      <w:r w:rsidR="00F7208C" w:rsidRPr="00563380">
        <w:fldChar w:fldCharType="end"/>
      </w:r>
      <w:r w:rsidRPr="00563380">
        <w:t xml:space="preserve"> and the warming climate could therefore act as a selective pressure with long-term effects </w:t>
      </w:r>
      <w:r w:rsidRPr="00563380">
        <w:fldChar w:fldCharType="begin"/>
      </w:r>
      <w:r w:rsidR="00052439" w:rsidRPr="00563380">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052439" w:rsidRPr="00563380">
        <w:rPr>
          <w:noProof/>
        </w:rPr>
        <w:t>(Ozgul et al. 2009)</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052439" w:rsidRPr="00563380">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052439" w:rsidRPr="00563380">
        <w:rPr>
          <w:noProof/>
        </w:rPr>
        <w:t>(Clutton-Brock and Sheldon 2010)</w:t>
      </w:r>
      <w:r w:rsidRPr="00563380">
        <w:fldChar w:fldCharType="end"/>
      </w:r>
      <w:r w:rsidRPr="00563380">
        <w:t xml:space="preserve"> to better investigate the ecological and </w:t>
      </w:r>
      <w:commentRangeStart w:id="127"/>
      <w:r w:rsidRPr="00563380">
        <w:t xml:space="preserve">evolutionary </w:t>
      </w:r>
      <w:commentRangeEnd w:id="127"/>
      <w:r w:rsidR="00C86838" w:rsidRPr="00563380">
        <w:rPr>
          <w:rStyle w:val="CommentReference"/>
          <w:color w:val="auto"/>
          <w:lang w:val="en-US" w:eastAsia="en-US"/>
        </w:rPr>
        <w:commentReference w:id="127"/>
      </w:r>
      <w:r w:rsidRPr="00563380">
        <w:t>consequences of body size change in ungulates.</w:t>
      </w:r>
    </w:p>
    <w:p w14:paraId="4F85BCA4" w14:textId="77777777" w:rsidR="00EB6C89" w:rsidRPr="00563380" w:rsidRDefault="00EB6C89" w:rsidP="00EB6C89">
      <w:pPr>
        <w:pStyle w:val="Default"/>
        <w:spacing w:before="120" w:after="120" w:line="360" w:lineRule="auto"/>
      </w:pPr>
    </w:p>
    <w:p w14:paraId="098A92F3" w14:textId="77777777" w:rsidR="00C41A0C" w:rsidRPr="00563380" w:rsidRDefault="00C41A0C" w:rsidP="00C41A0C">
      <w:pPr>
        <w:pStyle w:val="Default"/>
        <w:spacing w:before="120" w:after="120" w:line="360" w:lineRule="auto"/>
      </w:pPr>
    </w:p>
    <w:p w14:paraId="185B261B" w14:textId="77777777" w:rsidR="009360B9" w:rsidRPr="00563380" w:rsidRDefault="009360B9" w:rsidP="009360B9">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244FDE9" w:rsidR="00915D34" w:rsidRPr="00563380" w:rsidRDefault="009360B9" w:rsidP="00915D34">
      <w:pPr>
        <w:pStyle w:val="Default"/>
        <w:spacing w:before="120" w:after="120" w:line="360" w:lineRule="auto"/>
      </w:pPr>
      <w:commentRangeStart w:id="128"/>
      <w:commentRangeStart w:id="129"/>
      <w:r w:rsidRPr="00563380">
        <w:t>We thank the managers of the hunting and fishing federal office of Ticino, Switzerland, and the Swiss federal office of meteorology and climatology (MeteoSchweiz) for collecting the data and making them available to us</w:t>
      </w:r>
      <w:commentRangeEnd w:id="128"/>
      <w:r w:rsidRPr="00563380">
        <w:rPr>
          <w:rStyle w:val="CommentReference"/>
          <w:color w:val="auto"/>
          <w:lang w:eastAsia="en-US"/>
        </w:rPr>
        <w:commentReference w:id="128"/>
      </w:r>
      <w:r w:rsidRPr="00563380">
        <w:t xml:space="preserve">. </w:t>
      </w:r>
      <w:commentRangeEnd w:id="129"/>
      <w:r w:rsidR="00F42891">
        <w:rPr>
          <w:rStyle w:val="CommentReference"/>
          <w:color w:val="auto"/>
          <w:lang w:val="en-US" w:eastAsia="en-US"/>
        </w:rPr>
        <w:commentReference w:id="129"/>
      </w:r>
    </w:p>
    <w:p w14:paraId="060CA586" w14:textId="77777777" w:rsidR="009360B9" w:rsidRPr="00563380" w:rsidRDefault="009360B9" w:rsidP="00915D34">
      <w:pPr>
        <w:pStyle w:val="Default"/>
        <w:spacing w:before="120" w:after="120" w:line="360" w:lineRule="auto"/>
      </w:pPr>
    </w:p>
    <w:p w14:paraId="13EC0E51" w14:textId="61F517E5" w:rsidR="00915D34" w:rsidRPr="00563380" w:rsidRDefault="00915D34" w:rsidP="00915D34">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915D34">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Data accessibility</w:t>
      </w:r>
    </w:p>
    <w:p w14:paraId="1943F3AA" w14:textId="77777777" w:rsidR="008E3C3E" w:rsidRPr="00563380" w:rsidRDefault="008E3C3E" w:rsidP="008E3C3E">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915D34">
      <w:pPr>
        <w:shd w:val="clear" w:color="auto" w:fill="FFFFFF"/>
        <w:spacing w:before="100" w:beforeAutospacing="1" w:after="100" w:afterAutospacing="1"/>
        <w:rPr>
          <w:color w:val="333132"/>
          <w:lang w:val="en-GB"/>
        </w:rPr>
      </w:pPr>
    </w:p>
    <w:p w14:paraId="03D601C0" w14:textId="2BC70AC0" w:rsidR="00915D34" w:rsidRPr="00563380" w:rsidRDefault="00915D34" w:rsidP="00915D34">
      <w:pPr>
        <w:shd w:val="clear" w:color="auto" w:fill="FFFFFF"/>
        <w:spacing w:after="100" w:afterAutospacing="1"/>
        <w:outlineLvl w:val="2"/>
        <w:rPr>
          <w:color w:val="333132"/>
          <w:lang w:val="en-GB"/>
        </w:rPr>
      </w:pPr>
      <w:r w:rsidRPr="00563380">
        <w:rPr>
          <w:b/>
          <w:bCs/>
          <w:color w:val="333132"/>
          <w:lang w:val="en-GB"/>
        </w:rPr>
        <w:lastRenderedPageBreak/>
        <w:t>Authors' contributions</w:t>
      </w:r>
    </w:p>
    <w:p w14:paraId="683181FF" w14:textId="29FC3404" w:rsidR="00915D34" w:rsidRPr="00563380" w:rsidRDefault="008818E0" w:rsidP="00915D34">
      <w:pPr>
        <w:shd w:val="clear" w:color="auto" w:fill="FFFFFF"/>
        <w:spacing w:before="100" w:beforeAutospacing="1" w:after="100" w:afterAutospacing="1"/>
        <w:rPr>
          <w:color w:val="333132"/>
          <w:lang w:val="en-GB"/>
        </w:rPr>
      </w:pPr>
      <w:r w:rsidRPr="00563380">
        <w:rPr>
          <w:color w:val="333132"/>
          <w:lang w:val="en-GB"/>
        </w:rPr>
        <w:t>G</w:t>
      </w:r>
      <w:r w:rsidR="00915D34" w:rsidRPr="00563380">
        <w:rPr>
          <w:color w:val="333132"/>
          <w:lang w:val="en-GB"/>
        </w:rPr>
        <w:t>.</w:t>
      </w:r>
      <w:r w:rsidRPr="00563380">
        <w:rPr>
          <w:color w:val="333132"/>
          <w:lang w:val="en-GB"/>
        </w:rPr>
        <w:t>M</w:t>
      </w:r>
      <w:r w:rsidR="00915D34" w:rsidRPr="00563380">
        <w:rPr>
          <w:color w:val="333132"/>
          <w:lang w:val="en-GB"/>
        </w:rPr>
        <w:t xml:space="preserve">. and </w:t>
      </w:r>
      <w:r w:rsidRPr="00563380">
        <w:rPr>
          <w:color w:val="333132"/>
          <w:lang w:val="en-GB"/>
        </w:rPr>
        <w:t>P.B</w:t>
      </w:r>
      <w:r w:rsidR="00915D34" w:rsidRPr="00563380">
        <w:rPr>
          <w:color w:val="333132"/>
          <w:lang w:val="en-GB"/>
        </w:rPr>
        <w:t xml:space="preserve">. conceived the study. </w:t>
      </w:r>
      <w:r w:rsidR="00277BEF">
        <w:rPr>
          <w:color w:val="333132"/>
          <w:lang w:val="en-GB"/>
        </w:rPr>
        <w:t>F.T</w:t>
      </w:r>
      <w:r w:rsidR="00915D34" w:rsidRPr="00563380">
        <w:rPr>
          <w:color w:val="333132"/>
          <w:lang w:val="en-GB"/>
        </w:rPr>
        <w:t>.</w:t>
      </w:r>
      <w:r w:rsidRPr="00563380">
        <w:rPr>
          <w:color w:val="333132"/>
          <w:lang w:val="en-GB"/>
        </w:rPr>
        <w:t xml:space="preserve"> </w:t>
      </w:r>
      <w:r w:rsidR="00277BEF">
        <w:rPr>
          <w:color w:val="333132"/>
          <w:lang w:val="en-GB"/>
        </w:rPr>
        <w:t>compiled</w:t>
      </w:r>
      <w:r w:rsidR="00277BEF" w:rsidRPr="00563380">
        <w:rPr>
          <w:color w:val="333132"/>
          <w:lang w:val="en-GB"/>
        </w:rPr>
        <w:t xml:space="preserve"> </w:t>
      </w:r>
      <w:r w:rsidRPr="00563380">
        <w:rPr>
          <w:color w:val="333132"/>
          <w:lang w:val="en-GB"/>
        </w:rPr>
        <w:t>the data</w:t>
      </w:r>
      <w:r w:rsidR="00277BEF">
        <w:rPr>
          <w:color w:val="333132"/>
          <w:lang w:val="en-GB"/>
        </w:rPr>
        <w:t xml:space="preserve"> and L</w:t>
      </w:r>
      <w:r w:rsidR="00AA3AAE">
        <w:rPr>
          <w:color w:val="333132"/>
          <w:lang w:val="en-GB"/>
        </w:rPr>
        <w:t>.F.B and N.I curated the data</w:t>
      </w:r>
      <w:r w:rsidRPr="00563380">
        <w:rPr>
          <w:color w:val="333132"/>
          <w:lang w:val="en-GB"/>
        </w:rPr>
        <w:t>.</w:t>
      </w:r>
      <w:r w:rsidR="00915D34" w:rsidRPr="00563380">
        <w:rPr>
          <w:color w:val="333132"/>
          <w:lang w:val="en-GB"/>
        </w:rPr>
        <w:t xml:space="preserve"> G.M. and </w:t>
      </w:r>
      <w:r w:rsidRPr="00563380">
        <w:rPr>
          <w:color w:val="333132"/>
          <w:lang w:val="en-GB"/>
        </w:rPr>
        <w:t>K.G.G</w:t>
      </w:r>
      <w:r w:rsidR="00915D34" w:rsidRPr="00563380">
        <w:rPr>
          <w:color w:val="333132"/>
          <w:lang w:val="en-GB"/>
        </w:rPr>
        <w:t xml:space="preserve"> performed the statistical analyses. </w:t>
      </w:r>
      <w:r w:rsidR="00444CF6" w:rsidRPr="00563380">
        <w:rPr>
          <w:color w:val="333132"/>
          <w:lang w:val="en-GB"/>
        </w:rPr>
        <w:t>G.M. and K.G.G</w:t>
      </w:r>
      <w:r w:rsidR="00915D34" w:rsidRPr="00563380">
        <w:rPr>
          <w:color w:val="333132"/>
          <w:lang w:val="en-GB"/>
        </w:rPr>
        <w:t xml:space="preserve"> drafted the manuscript and all authors provided inputs at all stages. All authors approved the final version of this manuscript, and all authors agree to be held accountable for the work performed therein.</w:t>
      </w:r>
    </w:p>
    <w:p w14:paraId="4E54F711"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Competing interests</w:t>
      </w:r>
    </w:p>
    <w:p w14:paraId="6AFE0ECD" w14:textId="56554C34" w:rsidR="00915D34" w:rsidRPr="00563380" w:rsidRDefault="00915D34" w:rsidP="009360B9">
      <w:pPr>
        <w:shd w:val="clear" w:color="auto" w:fill="FFFFFF"/>
        <w:spacing w:before="100" w:beforeAutospacing="1" w:after="100" w:afterAutospacing="1"/>
        <w:rPr>
          <w:color w:val="333132"/>
          <w:lang w:val="en-GB"/>
        </w:rPr>
      </w:pPr>
      <w:r w:rsidRPr="00563380">
        <w:rPr>
          <w:color w:val="333132"/>
          <w:lang w:val="en-GB"/>
        </w:rPr>
        <w:t>We declare we have no competing interests.</w:t>
      </w:r>
    </w:p>
    <w:p w14:paraId="12670755" w14:textId="1590FBE2" w:rsidR="00915D34" w:rsidRPr="00563380" w:rsidRDefault="00915D34" w:rsidP="00BD5F31">
      <w:pPr>
        <w:pStyle w:val="Default"/>
        <w:spacing w:before="120" w:after="120" w:line="360" w:lineRule="auto"/>
        <w:ind w:firstLine="426"/>
      </w:pPr>
    </w:p>
    <w:p w14:paraId="761BC2D2" w14:textId="77777777" w:rsidR="00915D34" w:rsidRPr="00563380" w:rsidRDefault="00915D34" w:rsidP="00BD5F31">
      <w:pPr>
        <w:pStyle w:val="Default"/>
        <w:spacing w:before="120" w:after="120" w:line="360" w:lineRule="auto"/>
        <w:ind w:firstLine="426"/>
      </w:pPr>
    </w:p>
    <w:p w14:paraId="60E43C07" w14:textId="221CA6DA" w:rsidR="009860FD" w:rsidRPr="005D6730" w:rsidRDefault="009860FD" w:rsidP="009360B9">
      <w:pPr>
        <w:pStyle w:val="Default"/>
        <w:spacing w:before="120" w:after="120" w:line="360" w:lineRule="auto"/>
        <w:rPr>
          <w:b/>
          <w:bCs/>
          <w:lang w:val="it-CH"/>
          <w:rPrChange w:id="130" w:author="Federico Tettamanti" w:date="2023-03-13T08:42:00Z">
            <w:rPr>
              <w:b/>
              <w:bCs/>
            </w:rPr>
          </w:rPrChange>
        </w:rPr>
      </w:pPr>
      <w:r w:rsidRPr="005D6730">
        <w:rPr>
          <w:b/>
          <w:bCs/>
          <w:lang w:val="it-CH"/>
          <w:rPrChange w:id="131" w:author="Federico Tettamanti" w:date="2023-03-13T08:42:00Z">
            <w:rPr>
              <w:b/>
              <w:bCs/>
            </w:rPr>
          </w:rPrChange>
        </w:rPr>
        <w:t>References</w:t>
      </w:r>
    </w:p>
    <w:p w14:paraId="4074BD0E" w14:textId="77777777" w:rsidR="00477EAE" w:rsidRPr="00477EAE" w:rsidRDefault="009860FD" w:rsidP="00477EAE">
      <w:pPr>
        <w:pStyle w:val="Bibliography"/>
      </w:pPr>
      <w:r w:rsidRPr="00563380">
        <w:fldChar w:fldCharType="begin"/>
      </w:r>
      <w:r w:rsidR="00477EAE" w:rsidRPr="007A55F6">
        <w:rPr>
          <w:lang w:val="it-CH"/>
          <w:rPrChange w:id="132" w:author="LFBersier" w:date="2023-03-09T08:21:00Z">
            <w:rPr/>
          </w:rPrChange>
        </w:rPr>
        <w:instrText xml:space="preserve"> ADDIN ZOTERO_BIBL {"uncited":[],"omitted":[],"custom":[]} CSL_BIBLIOGRAPHY </w:instrText>
      </w:r>
      <w:r w:rsidRPr="00563380">
        <w:fldChar w:fldCharType="separate"/>
      </w:r>
      <w:r w:rsidR="00477EAE" w:rsidRPr="005D6730">
        <w:rPr>
          <w:lang w:val="it-CH"/>
          <w:rPrChange w:id="133" w:author="Federico Tettamanti" w:date="2023-03-13T08:42:00Z">
            <w:rPr/>
          </w:rPrChange>
        </w:rPr>
        <w:t xml:space="preserve">Ascenzi P, Clementi ME, Condò SG, Coletta M, Petruzzelli R, Polizio F, Rizzi M, Giunta C, Peracino V, Giardina B. 1993. </w:t>
      </w:r>
      <w:r w:rsidR="00477EAE" w:rsidRPr="00477EAE">
        <w:t>Functional, spectroscopic and structural properties of haemoglobin from chamois (Rupicapra rupicapra) and steinbock (Capra hircus ibex). Biochemical Journal. 296(2):361–365. doi:10.1042/bj2960361.</w:t>
      </w:r>
    </w:p>
    <w:p w14:paraId="59858FC9" w14:textId="77777777" w:rsidR="00477EAE" w:rsidRPr="00477EAE" w:rsidRDefault="00477EAE" w:rsidP="00477EAE">
      <w:pPr>
        <w:pStyle w:val="Bibliography"/>
      </w:pPr>
      <w:r w:rsidRPr="00477EAE">
        <w:t>Bailey LD, van de Pol M. 2016. climwin: An R Toolbox for Climate Window Analysis. Joseph S, editor. PLoS ONE. 11(12):e0167980. doi:10.1371/journal.pone.0167980.</w:t>
      </w:r>
    </w:p>
    <w:p w14:paraId="73E9F9B8" w14:textId="77777777" w:rsidR="00477EAE" w:rsidRPr="00477EAE" w:rsidRDefault="00477EAE" w:rsidP="00477EAE">
      <w:pPr>
        <w:pStyle w:val="Bibliography"/>
      </w:pPr>
      <w:r w:rsidRPr="00477EAE">
        <w:t>Bassano B, Perrone A, Hardenberg AV. 2003. Body weight and horn development im Alpine chamois, Rupicapra rupicapra (Bovidae, Caprinae). 67(1):65–74. doi:10.1515/mamm.2003.67.1.65.</w:t>
      </w:r>
    </w:p>
    <w:p w14:paraId="721DF0AA" w14:textId="77777777" w:rsidR="00477EAE" w:rsidRPr="00477EAE" w:rsidRDefault="00477EAE" w:rsidP="00477EAE">
      <w:pPr>
        <w:pStyle w:val="Bibliography"/>
      </w:pPr>
      <w:r w:rsidRPr="00477EAE">
        <w:t>Beauplet G, Guinet C. 2007. Phenotypic determinants of individual fitness in female fur seals: larger is better. Proceedings of the Royal Society B: Biological Sciences. 274(1620):1877–1883. doi:10.1098/rspb.2007.0454.</w:t>
      </w:r>
    </w:p>
    <w:p w14:paraId="01A6AE76" w14:textId="77777777" w:rsidR="00477EAE" w:rsidRPr="00FA5139" w:rsidRDefault="00477EAE" w:rsidP="00477EAE">
      <w:pPr>
        <w:pStyle w:val="Bibliography"/>
        <w:rPr>
          <w:lang w:val="de-CH"/>
        </w:rPr>
      </w:pPr>
      <w:r w:rsidRPr="00FA5139">
        <w:rPr>
          <w:lang w:val="de-CH"/>
        </w:rPr>
        <w:t>Bergmann C. 1847. Über die Verhältnisse der Wärmeökonomie der Thiere zu ihrer Grösse. Abgedruckt aus den Göttinger Studien. 3:595–708.</w:t>
      </w:r>
    </w:p>
    <w:p w14:paraId="727F8C5A" w14:textId="77777777" w:rsidR="00477EAE" w:rsidRPr="0089621C" w:rsidRDefault="00477EAE" w:rsidP="00477EAE">
      <w:pPr>
        <w:pStyle w:val="Bibliography"/>
        <w:rPr>
          <w:lang w:val="en-GB"/>
          <w:rPrChange w:id="134" w:author="Federico Tettamanti" w:date="2023-03-13T08:42:00Z">
            <w:rPr/>
          </w:rPrChange>
        </w:rPr>
      </w:pPr>
      <w:r w:rsidRPr="00FA5139">
        <w:rPr>
          <w:lang w:val="de-CH"/>
        </w:rPr>
        <w:t xml:space="preserve">Brivio F, Bertolucci C, Tettamanti F, Filli F, Apollonio M, Grignolio S. 2016. </w:t>
      </w:r>
      <w:r w:rsidRPr="0089621C">
        <w:rPr>
          <w:lang w:val="en-GB"/>
          <w:rPrChange w:id="135" w:author="Federico Tettamanti" w:date="2023-03-13T08:42:00Z">
            <w:rPr/>
          </w:rPrChange>
        </w:rPr>
        <w:t>The weather dictates the rhythms: Alpine chamois activity is well adapted to ecological conditions. Behav Ecol Sociobiol. 70(8):1291–1304. doi:10.1007/s00265-016-2137-8.</w:t>
      </w:r>
    </w:p>
    <w:p w14:paraId="22384E56" w14:textId="77777777" w:rsidR="00477EAE" w:rsidRPr="00477EAE" w:rsidRDefault="00477EAE" w:rsidP="00477EAE">
      <w:pPr>
        <w:pStyle w:val="Bibliography"/>
      </w:pPr>
      <w:r w:rsidRPr="0089621C">
        <w:rPr>
          <w:lang w:val="en-GB"/>
          <w:rPrChange w:id="136" w:author="Federico Tettamanti" w:date="2023-03-13T08:42:00Z">
            <w:rPr/>
          </w:rPrChange>
        </w:rPr>
        <w:t xml:space="preserve">Büntgen U, Greuter L, Bollmann K, Jenny H, Liebhold A, Galván JD, Stenseth NC, Andrew C, Mysterud A. 2017. </w:t>
      </w:r>
      <w:r w:rsidRPr="00477EAE">
        <w:t>Elevational range shifts in four mountain ungulate species from the Swiss Alps. Ecosphere. 8(4):e01761. doi:10.1002/ecs2.1761.</w:t>
      </w:r>
    </w:p>
    <w:p w14:paraId="6521FF00" w14:textId="77777777" w:rsidR="00477EAE" w:rsidRPr="00477EAE" w:rsidRDefault="00477EAE" w:rsidP="00477EAE">
      <w:pPr>
        <w:pStyle w:val="Bibliography"/>
      </w:pPr>
      <w:r w:rsidRPr="00477EAE">
        <w:t>Büntgen U, Jenny H, Galván JD, Piermattei A, Krusic PJ, Bollmann K. 2020. Stable body size of Alpine ungulates. Royal Society Open Science. 7:200196. doi:10.1098/rsos.200196.</w:t>
      </w:r>
    </w:p>
    <w:p w14:paraId="644080F5" w14:textId="77777777" w:rsidR="00477EAE" w:rsidRPr="00477EAE" w:rsidRDefault="00477EAE" w:rsidP="00477EAE">
      <w:pPr>
        <w:pStyle w:val="Bibliography"/>
      </w:pPr>
      <w:r w:rsidRPr="00477EAE">
        <w:t>Chirichella R, Stephens PA, Mason THE, Apollonio M. 2021. Contrasting Effects of Climate Change on Alpine Chamois. The Journal of Wildlife Management. 85(1):109–120. doi:10.1002/jwmg.21962.</w:t>
      </w:r>
    </w:p>
    <w:p w14:paraId="19A02EAB" w14:textId="77777777" w:rsidR="00477EAE" w:rsidRPr="00477EAE" w:rsidRDefault="00477EAE" w:rsidP="00477EAE">
      <w:pPr>
        <w:pStyle w:val="Bibliography"/>
      </w:pPr>
      <w:r w:rsidRPr="00477EAE">
        <w:lastRenderedPageBreak/>
        <w:t>Ciais P, Reichstein M, Viovy N, Granier A, Ogée J, Allard V, Aubinet M, Buchmann N, Bernhofer C, Carrara A, et al. 2005. Europe-wide reduction in primary productivity caused by the heat and drought in 2003. Nature. 437(7058):529–533. doi:10.1038/nature03972.</w:t>
      </w:r>
    </w:p>
    <w:p w14:paraId="312B0CAC" w14:textId="77777777" w:rsidR="00477EAE" w:rsidRPr="00477EAE" w:rsidRDefault="00477EAE" w:rsidP="00477EAE">
      <w:pPr>
        <w:pStyle w:val="Bibliography"/>
      </w:pPr>
      <w:r w:rsidRPr="00477EAE">
        <w:t>Clutton-Brock T, Sheldon BC. 2010. Individuals and populations: the role of long-term, individual-based studies of animals in ecology and evolutionary biology. Trends in Ecology &amp; Evolution. 25(10):562–573. doi:10.1016/j.tree.2010.08.002.</w:t>
      </w:r>
    </w:p>
    <w:p w14:paraId="5B91DEF3" w14:textId="77777777" w:rsidR="00477EAE" w:rsidRPr="00477EAE" w:rsidRDefault="00477EAE" w:rsidP="00477EAE">
      <w:pPr>
        <w:pStyle w:val="Bibliography"/>
      </w:pPr>
      <w:r w:rsidRPr="00477EAE">
        <w:t>Coltman DW, Festa-Bianchet M, Jorgenson JT, Strobeck C. 2002. Age-dependent sexual selection in bighorn rams. Proceedings of the Royal Society of London Series B: Biological Sciences. 269(1487):165–172. doi:10.1098/rspb.2001.1851.</w:t>
      </w:r>
    </w:p>
    <w:p w14:paraId="06230086" w14:textId="77777777" w:rsidR="00477EAE" w:rsidRPr="0089621C" w:rsidRDefault="00477EAE" w:rsidP="00477EAE">
      <w:pPr>
        <w:pStyle w:val="Bibliography"/>
        <w:rPr>
          <w:lang w:val="de-CH"/>
        </w:rPr>
      </w:pPr>
      <w:r w:rsidRPr="00477EAE">
        <w:t xml:space="preserve">Corlatti L, Lorenzini R, Lovari S. 2011. The conservation of the chamois Rupicapra spp. </w:t>
      </w:r>
      <w:r w:rsidRPr="0089621C">
        <w:rPr>
          <w:lang w:val="de-CH"/>
        </w:rPr>
        <w:t>Mammal Review. 41(2):163–174. doi:10.1111/j.1365-2907.2011.00187.x.</w:t>
      </w:r>
    </w:p>
    <w:p w14:paraId="07D7CBE8" w14:textId="77777777" w:rsidR="00477EAE" w:rsidRPr="00477EAE" w:rsidRDefault="00477EAE" w:rsidP="00477EAE">
      <w:pPr>
        <w:pStyle w:val="Bibliography"/>
      </w:pPr>
      <w:r w:rsidRPr="0089621C">
        <w:rPr>
          <w:lang w:val="de-CH"/>
        </w:rPr>
        <w:t xml:space="preserve">Ernakovich JG, Hopping KA, Berdanier AB, Simpson RT, Kachergis EJ, Steltzer H, Wallenstein MD. 2014. </w:t>
      </w:r>
      <w:r w:rsidRPr="00477EAE">
        <w:t>Predicted responses of arctic and alpine ecosystems to altered seasonality under climate change. Global Change Biology. 20(10):3256–3269. doi:10.1111/gcb.12568.</w:t>
      </w:r>
    </w:p>
    <w:p w14:paraId="7CB631BC" w14:textId="77777777" w:rsidR="00477EAE" w:rsidRPr="00477EAE" w:rsidRDefault="00477EAE" w:rsidP="00477EAE">
      <w:pPr>
        <w:pStyle w:val="Bibliography"/>
      </w:pPr>
      <w:r w:rsidRPr="00477EAE">
        <w:t>Festa-Bianchet M, Jorgenson JT, Réale D. 2000. Early development, adult mass, and reproductive success in bighorn sheep. Behavioral Ecology. 11(6):633–639. doi:10.1093/beheco/11.6.633.</w:t>
      </w:r>
    </w:p>
    <w:p w14:paraId="749EEACF" w14:textId="77777777" w:rsidR="00477EAE" w:rsidRPr="00477EAE" w:rsidRDefault="00477EAE" w:rsidP="00477EAE">
      <w:pPr>
        <w:pStyle w:val="Bibliography"/>
      </w:pPr>
      <w:r w:rsidRPr="00477EAE">
        <w:t>Forchhammer MC, Clutton-Brock TH, Lindström J, Albon SD. 2001. Climate and population density induce long-term cohort variation in a northern ungulate. Journal of Animal Ecology. 70(5):721–729. doi:10.1046/j.0021-8790.2001.00532.x.</w:t>
      </w:r>
    </w:p>
    <w:p w14:paraId="0FA30E99" w14:textId="77777777" w:rsidR="00477EAE" w:rsidRPr="00477EAE" w:rsidRDefault="00477EAE" w:rsidP="00477EAE">
      <w:pPr>
        <w:pStyle w:val="Bibliography"/>
      </w:pPr>
      <w:r w:rsidRPr="00477EAE">
        <w:t>Gaillard J-M, Festa-Bianchet M, Yoccoz NG, Loison A, Toigo C. 2000. Temporal Variation in Fitness Components and Population Dynamics of Large Herbivores. Annual Review of Ecology and Systematics. 31:367–393.</w:t>
      </w:r>
    </w:p>
    <w:p w14:paraId="7D73BFBF" w14:textId="77777777" w:rsidR="00477EAE" w:rsidRPr="00477EAE" w:rsidRDefault="00477EAE" w:rsidP="00477EAE">
      <w:pPr>
        <w:pStyle w:val="Bibliography"/>
      </w:pPr>
      <w:r w:rsidRPr="00477EAE">
        <w:t>Gantner V, Mijić P, Kuterovac K, Solić D, Gantner R. 2011. Temperature-humidity index values and their significance on the daily production of dairy cattle. Mljekarstvo : časopis za unaprjeđenje proizvodnje i prerade mlijeka. 61(1):56–63.</w:t>
      </w:r>
    </w:p>
    <w:p w14:paraId="5C8FFD1E" w14:textId="77777777" w:rsidR="00477EAE" w:rsidRPr="00477EAE" w:rsidRDefault="00477EAE" w:rsidP="00477EAE">
      <w:pPr>
        <w:pStyle w:val="Bibliography"/>
      </w:pPr>
      <w:r w:rsidRPr="00477EAE">
        <w:t>Gardner JL, Peters A, Kearney MR, Joseph L, Heinsohn R. 2011. Declining body size: A third universal response to warming? Trends in Ecology and Evolution. 26(6):285–291. doi:10.1016/j.tree.2011.03.005.</w:t>
      </w:r>
    </w:p>
    <w:p w14:paraId="1AEE561F" w14:textId="77777777" w:rsidR="00477EAE" w:rsidRPr="00477EAE" w:rsidRDefault="00477EAE" w:rsidP="00477EAE">
      <w:pPr>
        <w:pStyle w:val="Bibliography"/>
      </w:pPr>
      <w:r w:rsidRPr="00477EAE">
        <w:t>Garel M, Gaillard J-M, Jullien J-M, Dubray D, Maillard D, Loison A. 2011. Population abundance and early spring conditions determine variation in body mass of juvenile chamois. Journal of Mammalogy. 92(5):1112–1117. doi:10.1644/10-MAMM-A-056.1.</w:t>
      </w:r>
    </w:p>
    <w:p w14:paraId="446A9E28" w14:textId="77777777" w:rsidR="00477EAE" w:rsidRPr="00477EAE" w:rsidRDefault="00477EAE" w:rsidP="00477EAE">
      <w:pPr>
        <w:pStyle w:val="Bibliography"/>
      </w:pPr>
      <w:r w:rsidRPr="00477EAE">
        <w:t>Garel M, Loison A, Jullien J-M, Dubray D, Maillard D, Gaillard J-M. 2009. Sex-Specific Growth in Alpine Chamois. Journal of Mammalogy. 90(4):954–960. doi:10.1644/08-MAMM-A-287.1.</w:t>
      </w:r>
    </w:p>
    <w:p w14:paraId="49423587" w14:textId="77777777" w:rsidR="00477EAE" w:rsidRPr="00477EAE" w:rsidRDefault="00477EAE" w:rsidP="00477EAE">
      <w:pPr>
        <w:pStyle w:val="Bibliography"/>
      </w:pPr>
      <w:r w:rsidRPr="0089621C">
        <w:rPr>
          <w:lang w:val="de-CH"/>
        </w:rPr>
        <w:t xml:space="preserve">Gorniak T, Meyer U, Südekum K-H, Dänicke S. 2014. </w:t>
      </w:r>
      <w:r w:rsidRPr="00477EAE">
        <w:t>Impact of mild heat stress on dry matter intake, milk yield and milk composition in mid-lactation Holstein dairy cows in a temperate climate. Archives of Animal Nutrition. 68(5):358–369. doi:10.1080/1745039X.2014.950451.</w:t>
      </w:r>
    </w:p>
    <w:p w14:paraId="0C0C6373" w14:textId="77777777" w:rsidR="00477EAE" w:rsidRPr="00477EAE" w:rsidRDefault="00477EAE" w:rsidP="00477EAE">
      <w:pPr>
        <w:pStyle w:val="Bibliography"/>
      </w:pPr>
      <w:r w:rsidRPr="00477EAE">
        <w:lastRenderedPageBreak/>
        <w:t>Hansen PJ. 2009. Effects of heat stress on mammalian reproduction. Philosophical Transactions of the Royal Society B: Biological Sciences. 364(1534):3341–3350. doi:10.1098/rstb.2009.0131.</w:t>
      </w:r>
    </w:p>
    <w:p w14:paraId="524FD95D" w14:textId="77777777" w:rsidR="00477EAE" w:rsidRPr="0089621C" w:rsidRDefault="00477EAE" w:rsidP="00477EAE">
      <w:pPr>
        <w:pStyle w:val="Bibliography"/>
        <w:rPr>
          <w:lang w:val="de-CH"/>
        </w:rPr>
      </w:pPr>
      <w:r w:rsidRPr="005D6730">
        <w:rPr>
          <w:lang w:val="it-CH"/>
          <w:rPrChange w:id="137" w:author="Federico Tettamanti" w:date="2023-03-13T08:42:00Z">
            <w:rPr/>
          </w:rPrChange>
        </w:rPr>
        <w:t xml:space="preserve">von Hardenberg A, Bassano B, Peracino A, Lovari S. 2000. </w:t>
      </w:r>
      <w:r w:rsidRPr="00477EAE">
        <w:t xml:space="preserve">Male Alpine Chamois Occupy Territories at Hotspots Before the Mating Season. </w:t>
      </w:r>
      <w:r w:rsidRPr="0089621C">
        <w:rPr>
          <w:lang w:val="de-CH"/>
        </w:rPr>
        <w:t>Ethology. 106(7):617–630. doi:10.1046/j.1439-0310.2000.00579.x.</w:t>
      </w:r>
    </w:p>
    <w:p w14:paraId="5C52B387" w14:textId="77777777" w:rsidR="00477EAE" w:rsidRPr="00477EAE" w:rsidRDefault="00477EAE" w:rsidP="00477EAE">
      <w:pPr>
        <w:pStyle w:val="Bibliography"/>
      </w:pPr>
      <w:r w:rsidRPr="0089621C">
        <w:rPr>
          <w:lang w:val="de-CH"/>
        </w:rPr>
        <w:t xml:space="preserve">Herfindal I, Solberg EJ, Sæther B-E, Høgda KA, Andersen R. 2006. </w:t>
      </w:r>
      <w:r w:rsidRPr="00477EAE">
        <w:t>Environmental phenology and geographical gradients in moose body mass. Oecologia. 150(2):213–224. doi:10.1007/s00442-006-0519-8.</w:t>
      </w:r>
    </w:p>
    <w:p w14:paraId="6BBE2DB6" w14:textId="77777777" w:rsidR="00477EAE" w:rsidRPr="00477EAE" w:rsidRDefault="00477EAE" w:rsidP="00477EAE">
      <w:pPr>
        <w:pStyle w:val="Bibliography"/>
      </w:pPr>
      <w:r w:rsidRPr="00477EAE">
        <w:t>Hetem RS, Fuller A, Maloney SK, Mitchell D. 2014. Responses of large mammals to climate change. Temperature. 1(2):115–127. doi:10.4161/temp.29651.</w:t>
      </w:r>
    </w:p>
    <w:p w14:paraId="79EC9FFE" w14:textId="77777777" w:rsidR="00477EAE" w:rsidRPr="00477EAE" w:rsidRDefault="00477EAE" w:rsidP="00477EAE">
      <w:pPr>
        <w:pStyle w:val="Bibliography"/>
      </w:pPr>
      <w:r w:rsidRPr="00477EAE">
        <w:t>Hudson RJ, White RG, editors. 1985. Bioenergetics of wild herbivores. Boca Raton, Fla: CRC Press.</w:t>
      </w:r>
    </w:p>
    <w:p w14:paraId="05C2BD4D" w14:textId="77777777" w:rsidR="00477EAE" w:rsidRPr="00FA5139" w:rsidRDefault="00477EAE" w:rsidP="00477EAE">
      <w:pPr>
        <w:pStyle w:val="Bibliography"/>
        <w:rPr>
          <w:lang w:val="de-CH"/>
        </w:rPr>
      </w:pPr>
      <w:r w:rsidRPr="00477EAE">
        <w:t xml:space="preserve">Klein DR. 1965. Ecology of Deer Range in Alaska. </w:t>
      </w:r>
      <w:r w:rsidRPr="00FA5139">
        <w:rPr>
          <w:lang w:val="de-CH"/>
        </w:rPr>
        <w:t>Ecological Monographs. 35(3):259–284. doi:10.2307/1942139.</w:t>
      </w:r>
    </w:p>
    <w:p w14:paraId="1AE4E75A" w14:textId="77777777" w:rsidR="00477EAE" w:rsidRPr="00477EAE" w:rsidRDefault="00477EAE" w:rsidP="00477EAE">
      <w:pPr>
        <w:pStyle w:val="Bibliography"/>
      </w:pPr>
      <w:r w:rsidRPr="00FA5139">
        <w:rPr>
          <w:lang w:val="de-CH"/>
        </w:rPr>
        <w:t xml:space="preserve">Knapp DM, Grummer RR. 1991. </w:t>
      </w:r>
      <w:r w:rsidRPr="00477EAE">
        <w:t>Response of Lactating Dairy Cows to Fat Supplementation During Heat Stress. Journal of Dairy Science. 74(8):2573–2579. doi:10.3168/jds.S0022-0302(91)78435-X.</w:t>
      </w:r>
    </w:p>
    <w:p w14:paraId="5A8C19E5" w14:textId="77777777" w:rsidR="00477EAE" w:rsidRPr="00FA5139" w:rsidRDefault="00477EAE" w:rsidP="00477EAE">
      <w:pPr>
        <w:pStyle w:val="Bibliography"/>
        <w:rPr>
          <w:lang w:val="fr-CH"/>
        </w:rPr>
      </w:pPr>
      <w:r w:rsidRPr="00477EAE">
        <w:t xml:space="preserve">Kruuk LEB, Slate J, Pemberton JM, Brotherstone S, Guinness F, Clutton-Brock T. 2002. Antler Size in Red Deer: Heritability and Selection but No Evolution. </w:t>
      </w:r>
      <w:r w:rsidRPr="00FA5139">
        <w:rPr>
          <w:lang w:val="fr-CH"/>
        </w:rPr>
        <w:t>Evolution. 56(8):1683–1695. doi:10.1111/j.0014-3820.2002.tb01480.x.</w:t>
      </w:r>
    </w:p>
    <w:p w14:paraId="4BCA5ADB" w14:textId="77777777" w:rsidR="00477EAE" w:rsidRPr="00FA5139" w:rsidRDefault="00477EAE" w:rsidP="00477EAE">
      <w:pPr>
        <w:pStyle w:val="Bibliography"/>
        <w:rPr>
          <w:lang w:val="fr-CH"/>
        </w:rPr>
      </w:pPr>
      <w:r w:rsidRPr="00FA5139">
        <w:rPr>
          <w:lang w:val="fr-CH"/>
        </w:rPr>
        <w:t xml:space="preserve">Liu J, Li L, Chen X, Lu Y, Wang D. 2019. </w:t>
      </w:r>
      <w:r w:rsidRPr="00477EAE">
        <w:t xml:space="preserve">Effects of heat stress on body temperature, milk production, and reproduction in dairy cows: a novel idea for monitoring and evaluation of heat stress — A review. </w:t>
      </w:r>
      <w:r w:rsidRPr="00FA5139">
        <w:rPr>
          <w:lang w:val="fr-CH"/>
        </w:rPr>
        <w:t>Asian-Australas J Anim Sci. 32(9):1332–1339. doi:10.5713/ajas.18.0743.</w:t>
      </w:r>
    </w:p>
    <w:p w14:paraId="2D0C5648" w14:textId="77777777" w:rsidR="00477EAE" w:rsidRPr="00477EAE" w:rsidRDefault="00477EAE" w:rsidP="00477EAE">
      <w:pPr>
        <w:pStyle w:val="Bibliography"/>
      </w:pPr>
      <w:r w:rsidRPr="00FA5139">
        <w:rPr>
          <w:lang w:val="fr-CH"/>
        </w:rPr>
        <w:t xml:space="preserve">Loison A, Langvatn R, Solberg EJ. 1999. </w:t>
      </w:r>
      <w:r w:rsidRPr="00477EAE">
        <w:t>Body mass and winter mortality in red deer calves: disentangling sex and climate effects. Ecography. 22(1):20–30. doi:10.1111/j.1600-0587.1999.tb00451.x.</w:t>
      </w:r>
    </w:p>
    <w:p w14:paraId="4D56D003" w14:textId="77777777" w:rsidR="00477EAE" w:rsidRPr="00477EAE" w:rsidRDefault="00477EAE" w:rsidP="00477EAE">
      <w:pPr>
        <w:pStyle w:val="Bibliography"/>
      </w:pPr>
      <w:r w:rsidRPr="00477EAE">
        <w:t>Mason TH, Apollonio M, Chirichella R, Willis SG, Stephens PA. 2014. Environmental change and long-term body mass declines in an alpine mammal. Frontiers in Zoology. 11(1):69. doi:10.1186/s12983-014-0069-6.</w:t>
      </w:r>
    </w:p>
    <w:p w14:paraId="1676E45A" w14:textId="77777777" w:rsidR="00477EAE" w:rsidRPr="005D6730" w:rsidRDefault="00477EAE" w:rsidP="00477EAE">
      <w:pPr>
        <w:pStyle w:val="Bibliography"/>
        <w:rPr>
          <w:lang w:val="it-CH"/>
          <w:rPrChange w:id="138" w:author="Federico Tettamanti" w:date="2023-03-13T08:42:00Z">
            <w:rPr/>
          </w:rPrChange>
        </w:rPr>
      </w:pPr>
      <w:r w:rsidRPr="00477EAE">
        <w:t xml:space="preserve">McElligott AG, Gammell MP, Harty HC, Paini DR, Murphy DT, Walsh JT, Hayden TJ. 2001. Sexual size dimorphism in fallow deer (Dama dama): do larger, heavier males gain greater mating success? </w:t>
      </w:r>
      <w:r w:rsidRPr="005D6730">
        <w:rPr>
          <w:lang w:val="it-CH"/>
          <w:rPrChange w:id="139" w:author="Federico Tettamanti" w:date="2023-03-13T08:42:00Z">
            <w:rPr/>
          </w:rPrChange>
        </w:rPr>
        <w:t>Behav Ecol Sociobiol. 49(4):266–272. doi:10.1007/s002650000293.</w:t>
      </w:r>
    </w:p>
    <w:p w14:paraId="6A22FB54" w14:textId="77777777" w:rsidR="00477EAE" w:rsidRPr="00477EAE" w:rsidRDefault="00477EAE" w:rsidP="00477EAE">
      <w:pPr>
        <w:pStyle w:val="Bibliography"/>
      </w:pPr>
      <w:r w:rsidRPr="005D6730">
        <w:rPr>
          <w:lang w:val="it-CH"/>
          <w:rPrChange w:id="140" w:author="Federico Tettamanti" w:date="2023-03-13T08:42:00Z">
            <w:rPr/>
          </w:rPrChange>
        </w:rPr>
        <w:t xml:space="preserve">Nesti I, Posillico M, Lovari S. 2010. </w:t>
      </w:r>
      <w:r w:rsidRPr="00477EAE">
        <w:t>Ranging behaviour and habitat selection of Alpine chamois. Ethology Ecology &amp; Evolution. 22(3):215–231. doi:10.1080/03949370.2010.502316.</w:t>
      </w:r>
    </w:p>
    <w:p w14:paraId="5B10ACEA" w14:textId="77777777" w:rsidR="00477EAE" w:rsidRPr="00477EAE" w:rsidRDefault="00477EAE" w:rsidP="00477EAE">
      <w:pPr>
        <w:pStyle w:val="Bibliography"/>
      </w:pPr>
      <w:r w:rsidRPr="00477EAE">
        <w:lastRenderedPageBreak/>
        <w:t>Newbolt CH, Acker PK, Neuman TJ, Hoffman SI, Ditchkoff SS, Steury TD. 2017. Factors influencing reproductive success in male white-tailed deer. The Journal of Wildlife Management. 81(2):206–217. doi:10.1002/jwmg.21191.</w:t>
      </w:r>
    </w:p>
    <w:p w14:paraId="29C68053" w14:textId="77777777" w:rsidR="00477EAE" w:rsidRPr="0089621C" w:rsidRDefault="00477EAE" w:rsidP="00477EAE">
      <w:pPr>
        <w:pStyle w:val="Bibliography"/>
        <w:rPr>
          <w:lang w:val="fr-CH"/>
        </w:rPr>
      </w:pPr>
      <w:r w:rsidRPr="00477EAE">
        <w:t xml:space="preserve">Ozgul A, Tuljapurkar S, Benton TG, Pemberton JM, Clutton-Brock TH, Coulson T. 2009. The Dynamics of Phenotypic Change and the Shrinking Sheep of St. Kilda. </w:t>
      </w:r>
      <w:r w:rsidRPr="0089621C">
        <w:rPr>
          <w:lang w:val="fr-CH"/>
        </w:rPr>
        <w:t>Science. 325(5939):464–467. doi:10.1126/science.1173668.</w:t>
      </w:r>
    </w:p>
    <w:p w14:paraId="3F35B889" w14:textId="77777777" w:rsidR="00477EAE" w:rsidRPr="00477EAE" w:rsidRDefault="00477EAE" w:rsidP="00477EAE">
      <w:pPr>
        <w:pStyle w:val="Bibliography"/>
      </w:pPr>
      <w:r w:rsidRPr="0089621C">
        <w:rPr>
          <w:lang w:val="fr-CH"/>
        </w:rPr>
        <w:t xml:space="preserve">Pettorelli N, Pelletier F, Hardenberg A von, Festa-Bianchet M, Côté SD. 2007. </w:t>
      </w:r>
      <w:r w:rsidRPr="00477EAE">
        <w:t>Early Onset of Vegetation Growth Vs. Rapid Green-up: Impacts on Juvenile Mountain Ungulates. Ecology. 88(2):381–390. doi:10.1890/06-0875.</w:t>
      </w:r>
    </w:p>
    <w:p w14:paraId="0AF52515" w14:textId="77777777" w:rsidR="00477EAE" w:rsidRPr="00477EAE" w:rsidRDefault="00477EAE" w:rsidP="00477EAE">
      <w:pPr>
        <w:pStyle w:val="Bibliography"/>
      </w:pPr>
      <w:r w:rsidRPr="005D6730">
        <w:rPr>
          <w:lang w:val="nl-NL"/>
          <w:rPrChange w:id="141" w:author="Federico Tettamanti" w:date="2023-03-13T08:42:00Z">
            <w:rPr/>
          </w:rPrChange>
        </w:rPr>
        <w:t xml:space="preserve">van de Pol M, Bailey LD, McLean N, Rijsdijk L, Lawson CR, Brouwer L. 2016. </w:t>
      </w:r>
      <w:r w:rsidRPr="00477EAE">
        <w:t>Identifying the best climatic predictors in ecology and evolution. Methods in Ecology and Evolution. 7(10):1246–1257. doi:10.1111/2041-210X.12590.</w:t>
      </w:r>
    </w:p>
    <w:p w14:paraId="799C4AC7" w14:textId="77777777" w:rsidR="00477EAE" w:rsidRPr="00477EAE" w:rsidRDefault="00477EAE" w:rsidP="00477EAE">
      <w:pPr>
        <w:pStyle w:val="Bibliography"/>
      </w:pPr>
      <w:r w:rsidRPr="00477EAE">
        <w:t>Post E, Forchhammer MC. 2008. Climate change reduces reproductive success of an Arctic herbivore through trophic mismatch. Philosophical Transactions of the Royal Society B: Biological Sciences. 363(1501):2369–2375. doi:10.1098/rstb.2007.2207.</w:t>
      </w:r>
    </w:p>
    <w:p w14:paraId="7BED9E50" w14:textId="77777777" w:rsidR="00477EAE" w:rsidRPr="00477EAE" w:rsidRDefault="00477EAE" w:rsidP="00477EAE">
      <w:pPr>
        <w:pStyle w:val="Bibliography"/>
      </w:pPr>
      <w:r w:rsidRPr="00477EAE">
        <w:t>R Core Team. 2022. R: A language and environment for statistical computing. R Foundation for Statistical Computing. https://www.R-project.org/.</w:t>
      </w:r>
    </w:p>
    <w:p w14:paraId="65DF6429" w14:textId="77777777" w:rsidR="00477EAE" w:rsidRPr="00FB22AE" w:rsidRDefault="00477EAE" w:rsidP="00477EAE">
      <w:pPr>
        <w:pStyle w:val="Bibliography"/>
        <w:rPr>
          <w:lang w:val="de-CH"/>
        </w:rPr>
      </w:pPr>
      <w:r w:rsidRPr="00477EAE">
        <w:t xml:space="preserve">Reichstein M, Ciais P, Papale D, Valentini R, Running S, Viovy N, Cramer W, Granier A, Ogée J, Allard V, et al. 2007. Reduction of ecosystem productivity and respiration during the European summer 2003 climate anomaly: a joint flux tower, remote sensing and modelling analysis. </w:t>
      </w:r>
      <w:r w:rsidRPr="00FB22AE">
        <w:rPr>
          <w:lang w:val="de-CH"/>
        </w:rPr>
        <w:t xml:space="preserve">Global Change </w:t>
      </w:r>
      <w:proofErr w:type="spellStart"/>
      <w:r w:rsidRPr="00FB22AE">
        <w:rPr>
          <w:lang w:val="de-CH"/>
        </w:rPr>
        <w:t>Biology</w:t>
      </w:r>
      <w:proofErr w:type="spellEnd"/>
      <w:r w:rsidRPr="00FB22AE">
        <w:rPr>
          <w:lang w:val="de-CH"/>
        </w:rPr>
        <w:t>. 13(3):634–651. doi:10.1111/j.1365-2486.2006.01224.x.</w:t>
      </w:r>
    </w:p>
    <w:p w14:paraId="461277E6" w14:textId="77777777" w:rsidR="00477EAE" w:rsidRPr="00477EAE" w:rsidRDefault="00477EAE" w:rsidP="00477EAE">
      <w:pPr>
        <w:pStyle w:val="Bibliography"/>
      </w:pPr>
      <w:r w:rsidRPr="00FB22AE">
        <w:rPr>
          <w:lang w:val="de-CH"/>
        </w:rPr>
        <w:t xml:space="preserve">Reiner R, </w:t>
      </w:r>
      <w:proofErr w:type="spellStart"/>
      <w:r w:rsidRPr="00FB22AE">
        <w:rPr>
          <w:lang w:val="de-CH"/>
        </w:rPr>
        <w:t>Zedrosser</w:t>
      </w:r>
      <w:proofErr w:type="spellEnd"/>
      <w:r w:rsidRPr="00FB22AE">
        <w:rPr>
          <w:lang w:val="de-CH"/>
        </w:rPr>
        <w:t xml:space="preserve"> A, Zeiler H, Hackländer K, </w:t>
      </w:r>
      <w:proofErr w:type="spellStart"/>
      <w:r w:rsidRPr="00FB22AE">
        <w:rPr>
          <w:lang w:val="de-CH"/>
        </w:rPr>
        <w:t>Corlatti</w:t>
      </w:r>
      <w:proofErr w:type="spellEnd"/>
      <w:r w:rsidRPr="00FB22AE">
        <w:rPr>
          <w:lang w:val="de-CH"/>
        </w:rPr>
        <w:t xml:space="preserve"> L. 2021. </w:t>
      </w:r>
      <w:r w:rsidRPr="00477EAE">
        <w:t>Forests buffer the climate-induced decline of body mass in a mountain herbivore. Global Change Biology. 27(16):3741–3752. doi:10.1111/gcb.15711.</w:t>
      </w:r>
    </w:p>
    <w:p w14:paraId="4D8E87D3" w14:textId="77777777" w:rsidR="00477EAE" w:rsidRPr="00477EAE" w:rsidRDefault="00477EAE" w:rsidP="00477EAE">
      <w:pPr>
        <w:pStyle w:val="Bibliography"/>
      </w:pPr>
      <w:r w:rsidRPr="00477EAE">
        <w:t>Robbins CT, Robbins BL. 1979. Fetal and Neonatal Growth Patterns and Maternal Reproductive Effort in Ungulates and Subungulates. The American Naturalist. 114(1):101–116. doi:10.1086/283456.</w:t>
      </w:r>
    </w:p>
    <w:p w14:paraId="6FFD7840" w14:textId="77777777" w:rsidR="00477EAE" w:rsidRPr="00477EAE" w:rsidRDefault="00477EAE" w:rsidP="00477EAE">
      <w:pPr>
        <w:pStyle w:val="Bibliography"/>
      </w:pPr>
      <w:r w:rsidRPr="00477EAE">
        <w:t>Rughetti M, Festa-Bianchet M. 2011. Effects of early horn growth on reproduction and hunting mortality in female chamois. Journal of Animal Ecology. 80(2):438–447. doi:10.1111/j.1365-2656.2010.01773.x.</w:t>
      </w:r>
    </w:p>
    <w:p w14:paraId="69FB1DD8" w14:textId="77777777" w:rsidR="00477EAE" w:rsidRPr="00477EAE" w:rsidRDefault="00477EAE" w:rsidP="00477EAE">
      <w:pPr>
        <w:pStyle w:val="Bibliography"/>
      </w:pPr>
      <w:r w:rsidRPr="00477EAE">
        <w:t>Rughetti M, Festa-Bianchet M. 2012. Effects of spring-summer temperature on body mass of chamois. Journal of Mammalogy. 93(5):1301–1307. doi:10.1644/11-MAMM-A-402.1.</w:t>
      </w:r>
    </w:p>
    <w:p w14:paraId="61B4C534" w14:textId="77777777" w:rsidR="00477EAE" w:rsidRPr="00477EAE" w:rsidRDefault="00477EAE" w:rsidP="00477EAE">
      <w:pPr>
        <w:pStyle w:val="Bibliography"/>
      </w:pPr>
      <w:r w:rsidRPr="00477EAE">
        <w:t>Ryding S, Klaassen M, Tattersall GJ, Gardner JL, Symonds MRE. 2021. Shape-shifting: changing animal morphologies as a response to climatic warming. Trends in Ecology &amp; Evolution. 36(11):1036–1048. doi:10.1016/j.tree.2021.07.006.</w:t>
      </w:r>
    </w:p>
    <w:p w14:paraId="6EFE3EA5" w14:textId="77777777" w:rsidR="00477EAE" w:rsidRPr="00477EAE" w:rsidRDefault="00477EAE" w:rsidP="00477EAE">
      <w:pPr>
        <w:pStyle w:val="Bibliography"/>
      </w:pPr>
      <w:r w:rsidRPr="00477EAE">
        <w:t>Schroder W, Elsner-Schack IV. 1985. Correct age determination in chamois. In: The biology and management of mountain ungulates. (Lovari S., ed.). London, United Kingdom: Croom Helm. p. 65–70.</w:t>
      </w:r>
    </w:p>
    <w:p w14:paraId="2AB62938" w14:textId="77777777" w:rsidR="00477EAE" w:rsidRPr="00477EAE" w:rsidRDefault="00477EAE" w:rsidP="00477EAE">
      <w:pPr>
        <w:pStyle w:val="Bibliography"/>
      </w:pPr>
      <w:r w:rsidRPr="00477EAE">
        <w:lastRenderedPageBreak/>
        <w:t>Scornavacca D, Cotza A, Lovari S, Ferretti F. 2018. Suckling behaviour and allonursing in the Apennine chamois. Ethology Ecology &amp; Evolution. 30(5):385–398. doi:10.1080/03949370.2017.1423115.</w:t>
      </w:r>
    </w:p>
    <w:p w14:paraId="295804C3" w14:textId="77777777" w:rsidR="00477EAE" w:rsidRPr="00477EAE" w:rsidRDefault="00477EAE" w:rsidP="00477EAE">
      <w:pPr>
        <w:pStyle w:val="Bibliography"/>
      </w:pPr>
      <w:r w:rsidRPr="00477EAE">
        <w:t>Shackleton DM. 1997. Wild sheep and goats and their relatives : status survey and conservation action plan for Caprinae. [accessed 2022 Jul 2]. https://policycommons.net/artifacts/1373021/wild-sheep-and-goats-and-their-relatives/1987236/.</w:t>
      </w:r>
    </w:p>
    <w:p w14:paraId="30BB8841" w14:textId="77777777" w:rsidR="00477EAE" w:rsidRPr="00477EAE" w:rsidRDefault="00477EAE" w:rsidP="00477EAE">
      <w:pPr>
        <w:pStyle w:val="Bibliography"/>
      </w:pPr>
      <w:r w:rsidRPr="00477EAE">
        <w:t>Sheridan JA, Bickford D. 2011. Shrinking body size as an ecological response to climate change. Nature Climate Change. 1(8):401–406. doi:10.1038/nclimate1259.</w:t>
      </w:r>
    </w:p>
    <w:p w14:paraId="2566F02B" w14:textId="77777777" w:rsidR="00477EAE" w:rsidRPr="00477EAE" w:rsidRDefault="00477EAE" w:rsidP="00477EAE">
      <w:pPr>
        <w:pStyle w:val="Bibliography"/>
      </w:pPr>
      <w:r w:rsidRPr="00477EAE">
        <w:t>Simons MJP, Reimert I, van der Vinne V, Hambly C, Vaanholt LM, Speakman JR, Gerkema MP. 2011. Ambient temperature shapes reproductive output during pregnancy and lactation in the common vole (Microtus arvalis): a test of the heat dissipation limit theory. Journal of Experimental Biology. 214(1):38–49. doi:10.1242/jeb.044230.</w:t>
      </w:r>
    </w:p>
    <w:p w14:paraId="79187131" w14:textId="77777777" w:rsidR="00477EAE" w:rsidRPr="00477EAE" w:rsidRDefault="00477EAE" w:rsidP="00477EAE">
      <w:pPr>
        <w:pStyle w:val="Bibliography"/>
      </w:pPr>
      <w:r w:rsidRPr="00477EAE">
        <w:t>Speakman JR, Król E. 2010. Maximal heat dissipation capacity and hyperthermia risk: neglected key factors in the ecology of endotherms: Heat dissipation limit theory. Journal of Animal Ecology. 79:726–746. doi:10.1111/j.1365-2656.2010.01689.x.</w:t>
      </w:r>
    </w:p>
    <w:p w14:paraId="39BB6142" w14:textId="77777777" w:rsidR="00477EAE" w:rsidRPr="00FA5139" w:rsidRDefault="00477EAE" w:rsidP="00477EAE">
      <w:pPr>
        <w:pStyle w:val="Bibliography"/>
        <w:rPr>
          <w:lang w:val="de-CH"/>
        </w:rPr>
      </w:pPr>
      <w:r w:rsidRPr="00477EAE">
        <w:t xml:space="preserve">Spitzenberger F, Bauer K, Mayer A, Weis E, Preleuthner M, Sackl P, Sieber J. 2001. </w:t>
      </w:r>
      <w:r w:rsidRPr="00FA5139">
        <w:rPr>
          <w:lang w:val="de-CH"/>
        </w:rPr>
        <w:t>Die Säugetierfauna Österreichs. Bundesministerium für Land-und Forstwirtschaft, Umwelt und Wasserwirtschaft.</w:t>
      </w:r>
    </w:p>
    <w:p w14:paraId="648EEF93" w14:textId="77777777" w:rsidR="00477EAE" w:rsidRPr="00477EAE" w:rsidRDefault="00477EAE" w:rsidP="00477EAE">
      <w:pPr>
        <w:pStyle w:val="Bibliography"/>
      </w:pPr>
      <w:r w:rsidRPr="005D6730">
        <w:rPr>
          <w:lang w:val="it-CH"/>
          <w:rPrChange w:id="142" w:author="Federico Tettamanti" w:date="2023-03-13T08:42:00Z">
            <w:rPr>
              <w:lang w:val="de-CH"/>
            </w:rPr>
          </w:rPrChange>
        </w:rPr>
        <w:t xml:space="preserve">Turco M, Palazzi E, von Hardenberg J, Provenzale A. 2015. </w:t>
      </w:r>
      <w:r w:rsidRPr="00477EAE">
        <w:t>Observed climate change hotspots. Geophysical Research Letters. 42(9):3521–3528. doi:10.1002/2015GL063891.</w:t>
      </w:r>
    </w:p>
    <w:p w14:paraId="5A89C8FF" w14:textId="77777777" w:rsidR="00477EAE" w:rsidRPr="00477EAE" w:rsidRDefault="00477EAE" w:rsidP="00477EAE">
      <w:pPr>
        <w:pStyle w:val="Bibliography"/>
      </w:pPr>
      <w:r w:rsidRPr="00477EAE">
        <w:t>Upadhyay RC, Singh SV, Kumar A, Gupta SK, Ashutosh. 2007. Impact of Climate change on Milk production of Murrah buffaloes. Italian Journal of Animal Science. 6(sup2):1329–1332. doi:10.4081/ijas.2007.s2.1329.</w:t>
      </w:r>
    </w:p>
    <w:p w14:paraId="1D318EF7" w14:textId="25FA8D7E" w:rsidR="007C55FB" w:rsidRPr="00563380" w:rsidRDefault="009860FD" w:rsidP="00523B06">
      <w:pPr>
        <w:pStyle w:val="Default"/>
        <w:spacing w:before="120" w:after="120" w:line="360" w:lineRule="auto"/>
        <w:ind w:firstLine="426"/>
      </w:pPr>
      <w:r w:rsidRPr="00563380">
        <w:rPr>
          <w:color w:val="auto"/>
        </w:rPr>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ierre Bize" w:date="2023-03-08T23:51:00Z" w:initials="PB">
    <w:p w14:paraId="3901152C" w14:textId="77777777" w:rsidR="00D52C7B" w:rsidRDefault="00D52C7B">
      <w:pPr>
        <w:pStyle w:val="CommentText"/>
      </w:pPr>
      <w:r>
        <w:rPr>
          <w:rStyle w:val="CommentReference"/>
        </w:rPr>
        <w:annotationRef/>
      </w:r>
      <w:r w:rsidRPr="007A55F6">
        <w:t xml:space="preserve">Do we need adding other co-authors? </w:t>
      </w:r>
    </w:p>
    <w:p w14:paraId="79960DE0" w14:textId="77777777" w:rsidR="00D52C7B" w:rsidRDefault="00D52C7B">
      <w:pPr>
        <w:pStyle w:val="CommentText"/>
      </w:pPr>
    </w:p>
    <w:p w14:paraId="33A6269B" w14:textId="4C5D41E2" w:rsidR="00D52C7B" w:rsidRDefault="00D52C7B" w:rsidP="001B334F">
      <w:pPr>
        <w:pStyle w:val="CommentText"/>
      </w:pPr>
      <w:r w:rsidRPr="007A55F6">
        <w:t>@Federico: do we need adding someone from the Hunting services in Ticino (e.g. your replacement?)</w:t>
      </w:r>
    </w:p>
  </w:comment>
  <w:comment w:id="2" w:author="Federico Tettamanti" w:date="2023-03-13T10:15:00Z" w:initials="FT">
    <w:p w14:paraId="1049696D" w14:textId="7B482FEB" w:rsidR="005C51CE" w:rsidRPr="005C51CE" w:rsidRDefault="005C51CE" w:rsidP="005C51CE">
      <w:pPr>
        <w:pStyle w:val="CommentText"/>
        <w:rPr>
          <w:lang w:val="it-CH"/>
        </w:rPr>
      </w:pPr>
      <w:r>
        <w:rPr>
          <w:rStyle w:val="CommentReference"/>
        </w:rPr>
        <w:annotationRef/>
      </w:r>
      <w:r w:rsidRPr="005C51CE">
        <w:rPr>
          <w:lang w:val="it-CH"/>
        </w:rPr>
        <w:t xml:space="preserve">We can write also my old address: </w:t>
      </w:r>
      <w:r w:rsidRPr="005C51CE">
        <w:rPr>
          <w:rFonts w:ascii="Open Sans" w:hAnsi="Open Sans" w:cs="Open Sans"/>
          <w:b/>
          <w:bCs/>
          <w:color w:val="8B8B8B"/>
          <w:sz w:val="18"/>
          <w:szCs w:val="18"/>
          <w:shd w:val="clear" w:color="auto" w:fill="FFFFFF"/>
          <w:lang w:val="it-CH"/>
        </w:rPr>
        <w:t>Ufficio della Caccia e della Pesca del Cantone Ticino, Bellinzona, Switzerland</w:t>
      </w:r>
    </w:p>
    <w:p w14:paraId="1E4376AB" w14:textId="6B5E3E7B" w:rsidR="005C51CE" w:rsidRPr="005C51CE" w:rsidRDefault="005C51CE">
      <w:pPr>
        <w:pStyle w:val="CommentText"/>
        <w:rPr>
          <w:lang w:val="it-CH"/>
        </w:rPr>
      </w:pPr>
    </w:p>
  </w:comment>
  <w:comment w:id="61" w:author="Federico Tettamanti" w:date="2023-03-13T10:16:00Z" w:initials="FT">
    <w:p w14:paraId="634CA756" w14:textId="28E1FFB9" w:rsidR="009046BF" w:rsidRDefault="009046BF">
      <w:pPr>
        <w:pStyle w:val="CommentText"/>
      </w:pPr>
      <w:r>
        <w:rPr>
          <w:rStyle w:val="CommentReference"/>
        </w:rPr>
        <w:annotationRef/>
      </w:r>
      <w:r>
        <w:t>No ORCID for me…</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6" w:author="LFBersier" w:date="2023-03-09T08:30:00Z" w:initials="MOU">
    <w:p w14:paraId="520DB11D" w14:textId="348958C3" w:rsidR="007A55F6" w:rsidRDefault="007A55F6">
      <w:pPr>
        <w:pStyle w:val="CommentText"/>
      </w:pPr>
      <w:r>
        <w:rPr>
          <w:rStyle w:val="CommentReference"/>
        </w:rPr>
        <w:annotationRef/>
      </w:r>
      <w:r>
        <w:t xml:space="preserve">This places our results as confirmatory rather than novel. It may be </w:t>
      </w:r>
      <w:r w:rsidR="00CF2D96">
        <w:t>better to start (or add a sentence after this first one) with the result of Büntgen (2020)</w:t>
      </w:r>
      <w:r w:rsidR="003578F0">
        <w:t>?</w:t>
      </w:r>
      <w:r w:rsidR="00CF2D96">
        <w:t xml:space="preserve"> </w:t>
      </w:r>
    </w:p>
  </w:comment>
  <w:comment w:id="70" w:author="Federico Tettamanti" w:date="2023-03-13T09:02:00Z" w:initials="FT">
    <w:p w14:paraId="4FA90FD4" w14:textId="17AD2FAC" w:rsidR="00AA4D1B" w:rsidRDefault="00AA4D1B">
      <w:pPr>
        <w:pStyle w:val="CommentText"/>
      </w:pPr>
      <w:r>
        <w:rPr>
          <w:rStyle w:val="CommentReference"/>
        </w:rPr>
        <w:annotationRef/>
      </w:r>
      <w:r>
        <w:t>Not so clear here. It seems harvested in may and July. Maybe is better</w:t>
      </w:r>
      <w:r w:rsidR="0089516E">
        <w:t xml:space="preserve"> indicate</w:t>
      </w:r>
      <w:r>
        <w:t xml:space="preserve"> that this animals are hunted in September.</w:t>
      </w:r>
    </w:p>
  </w:comment>
  <w:comment w:id="67" w:author="LFBersier" w:date="2023-03-09T10:45:00Z" w:initials="MOU">
    <w:p w14:paraId="5A06995A" w14:textId="3DDFBA3A" w:rsidR="003578F0" w:rsidRDefault="003578F0">
      <w:pPr>
        <w:pStyle w:val="CommentText"/>
      </w:pPr>
      <w:r>
        <w:rPr>
          <w:rStyle w:val="CommentReference"/>
        </w:rPr>
        <w:annotationRef/>
      </w:r>
      <w:r>
        <w:t>I would start with the pattern (last sentence) and then the explanation.</w:t>
      </w:r>
    </w:p>
  </w:comment>
  <w:comment w:id="71" w:author="Giulia Masoero" w:date="2022-12-20T10:50:00Z" w:initials="GM">
    <w:p w14:paraId="289E3FB9" w14:textId="54D4CEC2" w:rsidR="000528A8" w:rsidRPr="007A55F6" w:rsidRDefault="000528A8" w:rsidP="00D269EA">
      <w:pPr>
        <w:rPr>
          <w:lang w:val="en-US"/>
        </w:rPr>
      </w:pPr>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Pr="007A55F6" w:rsidRDefault="000528A8" w:rsidP="00D269EA">
      <w:pPr>
        <w:rPr>
          <w:lang w:val="en-US"/>
        </w:rPr>
      </w:pPr>
    </w:p>
    <w:p w14:paraId="7D5EAEDF" w14:textId="77777777" w:rsidR="000528A8" w:rsidRPr="007A55F6" w:rsidRDefault="000528A8" w:rsidP="00D269EA">
      <w:pPr>
        <w:rPr>
          <w:lang w:val="en-US"/>
        </w:rPr>
      </w:pPr>
      <w:r>
        <w:rPr>
          <w:rFonts w:eastAsia="Arial Unicode MS"/>
          <w:sz w:val="20"/>
          <w:szCs w:val="20"/>
          <w:bdr w:val="nil"/>
          <w:lang w:val="en-US" w:eastAsia="en-US"/>
        </w:rPr>
        <w:t>I will properly format the references, remove the (e.g.)(ref), etc before submission.</w:t>
      </w:r>
    </w:p>
  </w:comment>
  <w:comment w:id="73" w:author="Federico Tettamanti" w:date="2023-03-13T09:07:00Z" w:initials="FT">
    <w:p w14:paraId="44895154" w14:textId="77777777" w:rsidR="00AA4D1B" w:rsidRDefault="00AA4D1B" w:rsidP="00AA4D1B">
      <w:pPr>
        <w:pStyle w:val="nova-legacy-e-listitem"/>
        <w:numPr>
          <w:ilvl w:val="0"/>
          <w:numId w:val="9"/>
        </w:numPr>
        <w:shd w:val="clear" w:color="auto" w:fill="FFFFFF"/>
        <w:spacing w:after="120" w:afterAutospacing="0"/>
        <w:rPr>
          <w:rFonts w:ascii="Inter" w:hAnsi="Inter"/>
          <w:color w:val="777777"/>
          <w:sz w:val="21"/>
          <w:szCs w:val="21"/>
        </w:rPr>
      </w:pPr>
      <w:r>
        <w:rPr>
          <w:rStyle w:val="CommentReference"/>
        </w:rPr>
        <w:annotationRef/>
      </w:r>
      <w:r>
        <w:t xml:space="preserve">Here we can refer to the night behaviour in chamois. See Brivio et al. </w:t>
      </w:r>
      <w:r>
        <w:rPr>
          <w:rFonts w:ascii="Inter" w:hAnsi="Inter"/>
          <w:color w:val="777777"/>
          <w:sz w:val="21"/>
          <w:szCs w:val="21"/>
        </w:rPr>
        <w:t>DOI: </w:t>
      </w:r>
    </w:p>
    <w:p w14:paraId="6301CA52" w14:textId="77777777" w:rsidR="00AA4D1B" w:rsidRDefault="00000000" w:rsidP="00AA4D1B">
      <w:pPr>
        <w:pStyle w:val="nova-legacy-e-listitem"/>
        <w:numPr>
          <w:ilvl w:val="0"/>
          <w:numId w:val="9"/>
        </w:numPr>
        <w:shd w:val="clear" w:color="auto" w:fill="FFFFFF"/>
        <w:spacing w:before="0" w:after="0"/>
        <w:rPr>
          <w:rFonts w:ascii="Inter" w:hAnsi="Inter"/>
          <w:color w:val="777777"/>
          <w:sz w:val="21"/>
          <w:szCs w:val="21"/>
        </w:rPr>
      </w:pPr>
      <w:hyperlink r:id="rId1" w:tgtFrame="_blank" w:history="1">
        <w:r w:rsidR="00AA4D1B">
          <w:rPr>
            <w:rStyle w:val="Hyperlink"/>
            <w:rFonts w:ascii="inherit" w:hAnsi="inherit"/>
            <w:sz w:val="21"/>
            <w:szCs w:val="21"/>
            <w:bdr w:val="none" w:sz="0" w:space="0" w:color="auto" w:frame="1"/>
          </w:rPr>
          <w:t>10.1007/s00265-016-2137-8</w:t>
        </w:r>
      </w:hyperlink>
    </w:p>
    <w:p w14:paraId="39DE6E60" w14:textId="56BB9E94" w:rsidR="00AA4D1B" w:rsidRDefault="00AA4D1B">
      <w:pPr>
        <w:pStyle w:val="CommentText"/>
      </w:pPr>
    </w:p>
  </w:comment>
  <w:comment w:id="79" w:author="Pierre Bize" w:date="2023-03-08T22:54:00Z" w:initials="PB">
    <w:p w14:paraId="0D6B686C" w14:textId="77777777" w:rsidR="00E5460F" w:rsidRDefault="00E5460F" w:rsidP="00A525B1">
      <w:pPr>
        <w:pStyle w:val="CommentText"/>
      </w:pPr>
      <w:r>
        <w:rPr>
          <w:rStyle w:val="CommentReference"/>
        </w:rPr>
        <w:annotationRef/>
      </w:r>
      <w:r w:rsidRPr="007A55F6">
        <w:t xml:space="preserve">Here, you can cite again the papers by Speakman: </w:t>
      </w:r>
      <w:r>
        <w:t>(Speakman and Król 2010; Simons et al. 2011</w:t>
      </w:r>
    </w:p>
  </w:comment>
  <w:comment w:id="77" w:author="Federico Tettamanti" w:date="2023-03-13T09:10:00Z" w:initials="FT">
    <w:p w14:paraId="47283515" w14:textId="4340FF64" w:rsidR="00AA4D1B" w:rsidRDefault="00AA4D1B">
      <w:pPr>
        <w:pStyle w:val="CommentText"/>
      </w:pPr>
      <w:r>
        <w:rPr>
          <w:rStyle w:val="CommentReference"/>
        </w:rPr>
        <w:annotationRef/>
      </w:r>
      <w:r>
        <w:t>Here there are also the trade-off for the mum. Lactating or surviving? Good quality-bad quality…see my paper with Pierre (senescence in alpine chamois).</w:t>
      </w:r>
    </w:p>
  </w:comment>
  <w:comment w:id="82" w:author="Pierre Bize" w:date="2023-03-08T22:57:00Z" w:initials="PB">
    <w:p w14:paraId="6A99AA92" w14:textId="77777777" w:rsidR="00B93481" w:rsidRDefault="00B93481" w:rsidP="00AB5ED2">
      <w:pPr>
        <w:pStyle w:val="CommentText"/>
      </w:pPr>
      <w:r>
        <w:rPr>
          <w:rStyle w:val="CommentReference"/>
        </w:rPr>
        <w:annotationRef/>
      </w:r>
      <w:r w:rsidRPr="007A55F6">
        <w:t>You need to check with paper(s) is (are) already using hunting data from Ticino. We need to make it clear that here, we are partially re-anaylsing data that have already been published BUT using a longer time serie and a different approach to demontrate the role of climate change as driver of the change in mass in the chamois</w:t>
      </w:r>
    </w:p>
  </w:comment>
  <w:comment w:id="85" w:author="LFBersier" w:date="2023-03-09T10:49:00Z" w:initials="MOU">
    <w:p w14:paraId="37C6CCB8" w14:textId="1DA3ABC8" w:rsidR="003578F0" w:rsidRDefault="003578F0">
      <w:pPr>
        <w:pStyle w:val="CommentText"/>
      </w:pPr>
      <w:r>
        <w:rPr>
          <w:rStyle w:val="CommentReference"/>
        </w:rPr>
        <w:annotationRef/>
      </w:r>
      <w:r>
        <w:rPr>
          <w:rStyle w:val="CommentReference"/>
        </w:rPr>
        <w:t>I would say that the studied region is adjacent to ours.</w:t>
      </w:r>
    </w:p>
  </w:comment>
  <w:comment w:id="84" w:author="Federico Tettamanti" w:date="2023-03-13T09:18:00Z" w:initials="FT">
    <w:p w14:paraId="341194D3" w14:textId="3D9DAF6F" w:rsidR="007F41DA" w:rsidRDefault="007F41DA">
      <w:pPr>
        <w:pStyle w:val="CommentText"/>
      </w:pPr>
      <w:r>
        <w:rPr>
          <w:rStyle w:val="CommentReference"/>
        </w:rPr>
        <w:annotationRef/>
      </w:r>
      <w:r>
        <w:t>But we are sure that is the conclusions of this study? They saw that animal hunted are always higher.Maybe “ a recent study, show that chamois and other ungulates species change their elevation range as answer at the climate change”…</w:t>
      </w:r>
    </w:p>
  </w:comment>
  <w:comment w:id="86" w:author="LFBersier" w:date="2023-03-09T10:52:00Z" w:initials="MOU">
    <w:p w14:paraId="2C1FEDDC" w14:textId="6316AC39" w:rsidR="003578F0" w:rsidRDefault="003578F0">
      <w:pPr>
        <w:pStyle w:val="CommentText"/>
      </w:pPr>
      <w:r>
        <w:rPr>
          <w:rStyle w:val="CommentReference"/>
        </w:rPr>
        <w:annotationRef/>
      </w:r>
      <w:r>
        <w:t>please check...</w:t>
      </w:r>
    </w:p>
  </w:comment>
  <w:comment w:id="87" w:author="Federico Tettamanti" w:date="2023-03-13T09:22:00Z" w:initials="FT">
    <w:p w14:paraId="37032504" w14:textId="509CD467" w:rsidR="00D25FC4" w:rsidRDefault="00D25FC4">
      <w:pPr>
        <w:pStyle w:val="CommentText"/>
      </w:pPr>
      <w:r>
        <w:rPr>
          <w:rStyle w:val="CommentReference"/>
        </w:rPr>
        <w:annotationRef/>
      </w:r>
      <w:r>
        <w:t>in body size?</w:t>
      </w:r>
    </w:p>
  </w:comment>
  <w:comment w:id="88" w:author="Federico Tettamanti" w:date="2023-03-13T09:24:00Z" w:initials="FT">
    <w:p w14:paraId="4E471D4E" w14:textId="7095DDF6" w:rsidR="003D68EB" w:rsidRPr="003D68EB" w:rsidRDefault="003D68EB">
      <w:pPr>
        <w:pStyle w:val="CommentText"/>
      </w:pPr>
      <w:r>
        <w:rPr>
          <w:rStyle w:val="CommentReference"/>
        </w:rPr>
        <w:annotationRef/>
      </w:r>
      <w:r w:rsidRPr="003D68EB">
        <w:t>I’m not sure about th</w:t>
      </w:r>
      <w:r>
        <w:t xml:space="preserve">is REF. maybe it’s referring on appennine chamois? Here </w:t>
      </w:r>
      <w:r w:rsidR="0089516E">
        <w:t xml:space="preserve">in the Alps </w:t>
      </w:r>
      <w:r>
        <w:t xml:space="preserve">the birth is in </w:t>
      </w:r>
      <w:r w:rsidRPr="003D68EB">
        <w:rPr>
          <w:b/>
          <w:bCs/>
        </w:rPr>
        <w:t>may</w:t>
      </w:r>
      <w:r>
        <w:t xml:space="preserve">. </w:t>
      </w:r>
    </w:p>
  </w:comment>
  <w:comment w:id="89" w:author="Federico Tettamanti" w:date="2023-03-13T09:28:00Z" w:initials="FT">
    <w:p w14:paraId="4E07732D" w14:textId="56A485CB" w:rsidR="003D68EB" w:rsidRDefault="003D68EB">
      <w:pPr>
        <w:pStyle w:val="CommentText"/>
      </w:pPr>
      <w:r>
        <w:rPr>
          <w:rStyle w:val="CommentReference"/>
        </w:rPr>
        <w:annotationRef/>
      </w:r>
      <w:r>
        <w:t xml:space="preserve">Age is estimated counting the growth rings of their horns. </w:t>
      </w:r>
    </w:p>
  </w:comment>
  <w:comment w:id="90" w:author="Federico Tettamanti" w:date="2023-03-13T09:29:00Z" w:initials="FT">
    <w:p w14:paraId="607A26FD" w14:textId="5F026277" w:rsidR="003D68EB" w:rsidRDefault="003D68EB">
      <w:pPr>
        <w:pStyle w:val="CommentText"/>
      </w:pPr>
      <w:r>
        <w:rPr>
          <w:rStyle w:val="CommentReference"/>
        </w:rPr>
        <w:annotationRef/>
      </w:r>
      <w:r>
        <w:t xml:space="preserve">Yearlings </w:t>
      </w:r>
      <w:r>
        <w:sym w:font="Wingdings" w:char="F0E0"/>
      </w:r>
      <w:r>
        <w:t xml:space="preserve"> there are called yearlings in some study.</w:t>
      </w:r>
    </w:p>
  </w:comment>
  <w:comment w:id="91" w:author="Pierre Bize" w:date="2023-03-08T23:10:00Z" w:initials="PB">
    <w:p w14:paraId="1100B7CC" w14:textId="77777777" w:rsidR="003C2508" w:rsidRPr="003D68EB" w:rsidRDefault="003C2508" w:rsidP="00887844">
      <w:pPr>
        <w:pStyle w:val="CommentText"/>
      </w:pPr>
      <w:r>
        <w:rPr>
          <w:rStyle w:val="CommentReference"/>
        </w:rPr>
        <w:annotationRef/>
      </w:r>
      <w:r w:rsidRPr="003D68EB">
        <w:t>Garel et al. 2009</w:t>
      </w:r>
    </w:p>
  </w:comment>
  <w:comment w:id="92" w:author="Federico Tettamanti" w:date="2023-03-13T09:29:00Z" w:initials="FT">
    <w:p w14:paraId="54941440" w14:textId="22B40B19" w:rsidR="003D68EB" w:rsidRDefault="003D68EB">
      <w:pPr>
        <w:pStyle w:val="CommentText"/>
      </w:pPr>
      <w:r>
        <w:rPr>
          <w:rStyle w:val="CommentReference"/>
        </w:rPr>
        <w:annotationRef/>
      </w:r>
      <w:r>
        <w:t>yearlings</w:t>
      </w:r>
    </w:p>
  </w:comment>
  <w:comment w:id="94" w:author="LFBersier" w:date="2023-03-09T10:55:00Z" w:initials="MOU">
    <w:p w14:paraId="6526987D" w14:textId="77777777" w:rsidR="00406F08" w:rsidRDefault="003578F0">
      <w:pPr>
        <w:pStyle w:val="CommentText"/>
      </w:pPr>
      <w:r>
        <w:rPr>
          <w:rStyle w:val="CommentReference"/>
        </w:rPr>
        <w:annotationRef/>
      </w:r>
      <w:r>
        <w:t>This may be criticized as it does not include the altitude range of the Chamois</w:t>
      </w:r>
      <w:r w:rsidR="001136DA">
        <w:t xml:space="preserve">? There is one station in Blenio district </w:t>
      </w:r>
      <w:r w:rsidR="00742BAA">
        <w:t>that may be better located (</w:t>
      </w:r>
      <w:r w:rsidR="00742BAA" w:rsidRPr="00742BAA">
        <w:t>Acquarossa</w:t>
      </w:r>
      <w:r w:rsidR="00742BAA">
        <w:t>-</w:t>
      </w:r>
      <w:r w:rsidR="00742BAA" w:rsidRPr="00742BAA">
        <w:t>Comprovasco</w:t>
      </w:r>
      <w:r w:rsidR="00742BAA">
        <w:t xml:space="preserve">, located at 575m). </w:t>
      </w:r>
    </w:p>
    <w:p w14:paraId="5C403697" w14:textId="3A17B82F" w:rsidR="003578F0" w:rsidRDefault="00742BAA">
      <w:pPr>
        <w:pStyle w:val="CommentText"/>
      </w:pPr>
      <w:r>
        <w:t xml:space="preserve">I checked the </w:t>
      </w:r>
      <w:r w:rsidR="00406F08">
        <w:t>monthly mean temperature</w:t>
      </w:r>
      <w:r>
        <w:t xml:space="preserve"> between 1992 and </w:t>
      </w:r>
      <w:r w:rsidR="00406F08">
        <w:t>2018 in both stations, and they are, unsurprisingly, highly linearly correlated (Pearson r=0.996</w:t>
      </w:r>
      <w:r w:rsidR="009F3AD3">
        <w:t>; I attach a figure</w:t>
      </w:r>
      <w:r w:rsidR="00406F08">
        <w:t>).</w:t>
      </w:r>
    </w:p>
  </w:comment>
  <w:comment w:id="93" w:author="Federico Tettamanti" w:date="2023-03-13T09:30:00Z" w:initials="FT">
    <w:p w14:paraId="3F7657E7" w14:textId="5605DA1A" w:rsidR="003D68EB" w:rsidRDefault="003D68EB">
      <w:pPr>
        <w:pStyle w:val="CommentText"/>
      </w:pPr>
      <w:r>
        <w:rPr>
          <w:rStyle w:val="CommentReference"/>
        </w:rPr>
        <w:annotationRef/>
      </w:r>
      <w:r>
        <w:t>Agree with LFB</w:t>
      </w:r>
    </w:p>
  </w:comment>
  <w:comment w:id="95" w:author="LFBersier" w:date="2023-03-09T14:11:00Z" w:initials="MOU">
    <w:p w14:paraId="475FCAAC" w14:textId="68D08266" w:rsidR="00A83C52" w:rsidRDefault="00A83C52">
      <w:pPr>
        <w:pStyle w:val="CommentText"/>
      </w:pPr>
      <w:r>
        <w:rPr>
          <w:rStyle w:val="CommentReference"/>
        </w:rPr>
        <w:annotationRef/>
      </w:r>
      <w:r>
        <w:t>I think this is trivial and could be skipped.</w:t>
      </w:r>
    </w:p>
  </w:comment>
  <w:comment w:id="96" w:author="LFBersier" w:date="2023-03-09T14:12:00Z" w:initials="MOU">
    <w:p w14:paraId="1496C447" w14:textId="2FB3621C" w:rsidR="00A83C52" w:rsidRDefault="00A83C52">
      <w:pPr>
        <w:pStyle w:val="CommentText"/>
      </w:pPr>
      <w:r>
        <w:rPr>
          <w:rStyle w:val="CommentReference"/>
        </w:rPr>
        <w:annotationRef/>
      </w:r>
      <w:r>
        <w:t xml:space="preserve">A naive question: is there an argument to use daily temperatures (rather than weekly, which will show less variability) ? </w:t>
      </w:r>
    </w:p>
  </w:comment>
  <w:comment w:id="97" w:author="LFBersier" w:date="2023-03-09T14:17:00Z" w:initials="MOU">
    <w:p w14:paraId="57B2FA28" w14:textId="3D67EDCD" w:rsidR="00A83C52" w:rsidRDefault="00A83C52">
      <w:pPr>
        <w:pStyle w:val="CommentText"/>
      </w:pPr>
      <w:r>
        <w:rPr>
          <w:rStyle w:val="CommentReference"/>
        </w:rPr>
        <w:annotationRef/>
      </w:r>
      <w:r>
        <w:t>"confounding" ?</w:t>
      </w:r>
    </w:p>
  </w:comment>
  <w:comment w:id="98" w:author="Pierre Bize" w:date="2023-03-08T23:10:00Z" w:initials="PB">
    <w:p w14:paraId="277019E2" w14:textId="77777777" w:rsidR="00613F6B" w:rsidRPr="003578F0" w:rsidRDefault="00613F6B" w:rsidP="00025415">
      <w:pPr>
        <w:pStyle w:val="CommentText"/>
      </w:pPr>
      <w:r>
        <w:rPr>
          <w:rStyle w:val="CommentReference"/>
        </w:rPr>
        <w:annotationRef/>
      </w:r>
      <w:hyperlink r:id="rId2" w:history="1">
        <w:r w:rsidRPr="003578F0">
          <w:rPr>
            <w:rStyle w:val="Hyperlink"/>
          </w:rPr>
          <w:t>https://doi.org/10.1002/ecy.1690</w:t>
        </w:r>
      </w:hyperlink>
      <w:r w:rsidRPr="003578F0">
        <w:t xml:space="preserve"> </w:t>
      </w:r>
    </w:p>
  </w:comment>
  <w:comment w:id="99" w:author="Pierre Bize" w:date="2023-03-08T23:12:00Z" w:initials="PB">
    <w:p w14:paraId="26763617" w14:textId="77777777" w:rsidR="00BE03A5" w:rsidRDefault="00BE03A5" w:rsidP="00582F4E">
      <w:pPr>
        <w:pStyle w:val="CommentText"/>
      </w:pPr>
      <w:r>
        <w:rPr>
          <w:rStyle w:val="CommentReference"/>
        </w:rPr>
        <w:annotationRef/>
      </w:r>
      <w:r w:rsidRPr="007A55F6">
        <w:t>No, I would present them in the manuscript...</w:t>
      </w:r>
    </w:p>
  </w:comment>
  <w:comment w:id="100" w:author="LFBersier" w:date="2023-03-09T14:22:00Z" w:initials="MOU">
    <w:p w14:paraId="72E1CD12" w14:textId="0F522B1A" w:rsidR="00F47099" w:rsidRDefault="00F47099">
      <w:pPr>
        <w:pStyle w:val="CommentText"/>
      </w:pPr>
      <w:r>
        <w:rPr>
          <w:rStyle w:val="CommentReference"/>
        </w:rPr>
        <w:annotationRef/>
      </w:r>
      <w:r>
        <w:t>can be written more concisely</w:t>
      </w:r>
    </w:p>
  </w:comment>
  <w:comment w:id="103" w:author="Federico Tettamanti" w:date="2023-03-13T09:35:00Z" w:initials="FT">
    <w:p w14:paraId="7554A60A" w14:textId="4909FC31" w:rsidR="000C7AC2" w:rsidRPr="00295735" w:rsidRDefault="000C7AC2">
      <w:pPr>
        <w:pStyle w:val="CommentText"/>
        <w:rPr>
          <w:b/>
          <w:bCs/>
        </w:rPr>
      </w:pPr>
      <w:r>
        <w:rPr>
          <w:rStyle w:val="CommentReference"/>
        </w:rPr>
        <w:annotationRef/>
      </w:r>
      <w:r>
        <w:t xml:space="preserve">maybe better chamois body mass, </w:t>
      </w:r>
      <w:r w:rsidRPr="00295735">
        <w:rPr>
          <w:b/>
          <w:bCs/>
        </w:rPr>
        <w:t xml:space="preserve">it is the first time we use </w:t>
      </w:r>
      <w:r w:rsidR="00295735">
        <w:rPr>
          <w:b/>
          <w:bCs/>
        </w:rPr>
        <w:t>“</w:t>
      </w:r>
      <w:r w:rsidRPr="00295735">
        <w:rPr>
          <w:b/>
          <w:bCs/>
        </w:rPr>
        <w:t>weight</w:t>
      </w:r>
      <w:r w:rsidR="00295735">
        <w:rPr>
          <w:b/>
          <w:bCs/>
        </w:rPr>
        <w:t>”</w:t>
      </w:r>
      <w:r w:rsidRPr="00295735">
        <w:rPr>
          <w:b/>
          <w:bCs/>
        </w:rPr>
        <w:t>.</w:t>
      </w:r>
      <w:r w:rsidR="00295735">
        <w:rPr>
          <w:b/>
          <w:bCs/>
        </w:rPr>
        <w:t xml:space="preserve"> </w:t>
      </w:r>
      <w:r w:rsidR="00295735">
        <w:t xml:space="preserve">In this case I prefer use this term from the abstract. </w:t>
      </w:r>
      <w:r w:rsidR="00295735">
        <w:rPr>
          <w:b/>
          <w:bCs/>
        </w:rPr>
        <w:t xml:space="preserve"> </w:t>
      </w:r>
    </w:p>
  </w:comment>
  <w:comment w:id="104" w:author="Federico Tettamanti" w:date="2023-03-13T09:36:00Z" w:initials="FT">
    <w:p w14:paraId="166DF93C" w14:textId="14A8F63F" w:rsidR="000C7AC2" w:rsidRDefault="000C7AC2">
      <w:pPr>
        <w:pStyle w:val="CommentText"/>
      </w:pPr>
      <w:r>
        <w:rPr>
          <w:rStyle w:val="CommentReference"/>
        </w:rPr>
        <w:annotationRef/>
      </w:r>
      <w:r>
        <w:t>Sexual dimorphism, it is normal. Required?</w:t>
      </w:r>
    </w:p>
  </w:comment>
  <w:comment w:id="105" w:author="Kristina Gencheva" w:date="2023-03-17T22:04:00Z" w:initials="KG">
    <w:p w14:paraId="618D2637" w14:textId="77777777" w:rsidR="0029506D" w:rsidRDefault="0029506D" w:rsidP="005E5B1F">
      <w:pPr>
        <w:pStyle w:val="CommentText"/>
      </w:pPr>
      <w:r>
        <w:rPr>
          <w:rStyle w:val="CommentReference"/>
        </w:rPr>
        <w:annotationRef/>
      </w:r>
      <w:r>
        <w:rPr>
          <w:color w:val="000000"/>
          <w:lang w:val="en-GB"/>
        </w:rPr>
        <w:t xml:space="preserve">Juvenile chamois have low sexual size dimorphism, compared to adults (Garel et al., 2011, </w:t>
      </w:r>
      <w:hyperlink r:id="rId3" w:history="1">
        <w:r w:rsidRPr="005E5B1F">
          <w:rPr>
            <w:rStyle w:val="Hyperlink"/>
          </w:rPr>
          <w:t>https://doi.org/10.1644/10-MAMM-A-056.1</w:t>
        </w:r>
      </w:hyperlink>
      <w:r>
        <w:t>) which might make this finding worth including.</w:t>
      </w:r>
    </w:p>
  </w:comment>
  <w:comment w:id="106" w:author="Pierre Bize" w:date="2023-03-08T17:31:00Z" w:initials="PB">
    <w:p w14:paraId="079EE630" w14:textId="133FB278" w:rsidR="00F96511" w:rsidRDefault="00FF469F" w:rsidP="003C5D0F">
      <w:pPr>
        <w:pStyle w:val="CommentText"/>
      </w:pPr>
      <w:r>
        <w:rPr>
          <w:rStyle w:val="CommentReference"/>
        </w:rPr>
        <w:annotationRef/>
      </w:r>
      <w:r w:rsidR="00F96511" w:rsidRPr="007A55F6">
        <w:t>Here I would add a 3rd panel showing results from the detrended analysis: residuals of mass against residuals of temperatures! This is currently in the appendix, but it's a key results that should be shown in the manuscript (despite looking like Fig 1A… but being actually produced using a completely different approach)!</w:t>
      </w:r>
    </w:p>
  </w:comment>
  <w:comment w:id="108" w:author="LFBersier" w:date="2023-03-09T14:28:00Z" w:initials="MOU">
    <w:p w14:paraId="1F5C391E" w14:textId="5E509A61" w:rsidR="00F47099" w:rsidRDefault="00F47099">
      <w:pPr>
        <w:pStyle w:val="CommentText"/>
      </w:pPr>
      <w:r>
        <w:rPr>
          <w:rStyle w:val="CommentReference"/>
        </w:rPr>
        <w:annotationRef/>
      </w:r>
      <w:r>
        <w:t>If I understand correctly, this shows that year has no "confounding" effect on the weight-temperature relationship.</w:t>
      </w:r>
    </w:p>
  </w:comment>
  <w:comment w:id="112" w:author="Federico Tettamanti" w:date="2023-03-13T09:54:00Z" w:initials="FT">
    <w:p w14:paraId="2D6679F7" w14:textId="4F2B31CC" w:rsidR="00B931C5" w:rsidRDefault="00B931C5">
      <w:pPr>
        <w:pStyle w:val="CommentText"/>
      </w:pPr>
      <w:r>
        <w:rPr>
          <w:rStyle w:val="CommentReference"/>
        </w:rPr>
        <w:annotationRef/>
      </w:r>
      <w:r>
        <w:t>We have to understand the classification of chamois, I’m lost.</w:t>
      </w:r>
    </w:p>
    <w:p w14:paraId="531A40CC" w14:textId="77777777" w:rsidR="00B931C5" w:rsidRDefault="00B931C5">
      <w:pPr>
        <w:pStyle w:val="CommentText"/>
      </w:pPr>
    </w:p>
    <w:p w14:paraId="58BF5DDF" w14:textId="77777777" w:rsidR="00B931C5" w:rsidRDefault="00B931C5">
      <w:pPr>
        <w:pStyle w:val="CommentText"/>
      </w:pPr>
      <w:r>
        <w:t xml:space="preserve">We can use: kids (0.5 years) / yearlings (1.5 years) / adult (2+ yers). </w:t>
      </w:r>
    </w:p>
    <w:p w14:paraId="0D0992F5" w14:textId="77777777" w:rsidR="00B931C5" w:rsidRDefault="00B931C5">
      <w:pPr>
        <w:pStyle w:val="CommentText"/>
      </w:pPr>
    </w:p>
    <w:p w14:paraId="3112F625" w14:textId="0CAB11E0" w:rsidR="00B931C5" w:rsidRDefault="00B931C5">
      <w:pPr>
        <w:pStyle w:val="CommentText"/>
      </w:pPr>
      <w:r>
        <w:t xml:space="preserve">So I will change all “juvenile” with yearlings, also in the introduction and methods and results. </w:t>
      </w:r>
    </w:p>
    <w:p w14:paraId="044C738E" w14:textId="77777777" w:rsidR="00B931C5" w:rsidRDefault="00B931C5">
      <w:pPr>
        <w:pStyle w:val="CommentText"/>
      </w:pPr>
    </w:p>
    <w:p w14:paraId="7241357F" w14:textId="77777777" w:rsidR="00B931C5" w:rsidRDefault="00B931C5">
      <w:pPr>
        <w:pStyle w:val="CommentText"/>
      </w:pPr>
      <w:r>
        <w:t>T</w:t>
      </w:r>
      <w:r w:rsidRPr="00B931C5">
        <w:t>he last two paragraphs seem slightly too scattered to me.</w:t>
      </w:r>
      <w:r>
        <w:t xml:space="preserve"> First we have a loss of 3 kg in 27 years, this is very important. </w:t>
      </w:r>
      <w:r w:rsidRPr="00B931C5">
        <w:t>This is due to climate warming and a number of factors that influence the vegetation and behaviour of female chamois.</w:t>
      </w:r>
    </w:p>
    <w:p w14:paraId="632415A5" w14:textId="77777777" w:rsidR="00F42891" w:rsidRDefault="00F42891">
      <w:pPr>
        <w:pStyle w:val="CommentText"/>
      </w:pPr>
    </w:p>
    <w:p w14:paraId="7178DBC4" w14:textId="77777777" w:rsidR="00F42891" w:rsidRDefault="00F42891">
      <w:pPr>
        <w:pStyle w:val="CommentText"/>
      </w:pPr>
      <w:r w:rsidRPr="00F42891">
        <w:t>Personally, I would make a shorter discussion where I would highlight how there are two periods that most influence the weight of yearlings and what can influence (phenology and chamois behaviour) these two periods.</w:t>
      </w:r>
      <w:r>
        <w:t xml:space="preserve"> </w:t>
      </w:r>
    </w:p>
    <w:p w14:paraId="5C0FF8A8" w14:textId="27692BEA" w:rsidR="00F42891" w:rsidRDefault="00F42891">
      <w:pPr>
        <w:pStyle w:val="CommentText"/>
      </w:pPr>
      <w:r>
        <w:t>E</w:t>
      </w:r>
      <w:r w:rsidRPr="00F42891">
        <w:t>mphasising the importance of global warming.</w:t>
      </w:r>
    </w:p>
    <w:p w14:paraId="7DEAD42E" w14:textId="7E4C9C2A" w:rsidR="00F42891" w:rsidRDefault="00F42891">
      <w:pPr>
        <w:pStyle w:val="CommentText"/>
      </w:pPr>
    </w:p>
  </w:comment>
  <w:comment w:id="113" w:author="Federico Tettamanti" w:date="2023-03-13T10:03:00Z" w:initials="FT">
    <w:p w14:paraId="07692A38" w14:textId="1AD83F8A" w:rsidR="00F42891" w:rsidRDefault="00F42891">
      <w:pPr>
        <w:pStyle w:val="CommentText"/>
      </w:pPr>
      <w:r>
        <w:rPr>
          <w:rStyle w:val="CommentReference"/>
        </w:rPr>
        <w:annotationRef/>
      </w:r>
      <w:r>
        <w:t xml:space="preserve">This is also due to the fact that at lower altitudes chamois are on the forest. For me this results is not so important. </w:t>
      </w:r>
    </w:p>
  </w:comment>
  <w:comment w:id="114" w:author="Federico Tettamanti" w:date="2023-03-13T09:42:00Z" w:initials="FT">
    <w:p w14:paraId="5BC04020" w14:textId="51B00CE8" w:rsidR="00295735" w:rsidRDefault="00295735">
      <w:pPr>
        <w:pStyle w:val="CommentText"/>
      </w:pPr>
      <w:r>
        <w:rPr>
          <w:rStyle w:val="CommentReference"/>
        </w:rPr>
        <w:annotationRef/>
      </w:r>
      <w:r>
        <w:t xml:space="preserve">Main results </w:t>
      </w:r>
      <w:r w:rsidR="00D458D7" w:rsidRPr="00D458D7">
        <w:t>to be placed as first sentence</w:t>
      </w:r>
      <w:r w:rsidR="00D458D7">
        <w:t xml:space="preserve"> and then the two 2-month windows.</w:t>
      </w:r>
    </w:p>
  </w:comment>
  <w:comment w:id="115" w:author="Federico Tettamanti" w:date="2023-03-13T09:43:00Z" w:initials="FT">
    <w:p w14:paraId="0677A187" w14:textId="15DA6632" w:rsidR="00D458D7" w:rsidRDefault="00D458D7">
      <w:pPr>
        <w:pStyle w:val="CommentText"/>
      </w:pPr>
      <w:r>
        <w:rPr>
          <w:rStyle w:val="CommentReference"/>
        </w:rPr>
        <w:annotationRef/>
      </w:r>
      <w:r>
        <w:t>Here is colliding with the sentences in the methods. But here it is exactly: chamois kids are born towards May.</w:t>
      </w:r>
    </w:p>
  </w:comment>
  <w:comment w:id="116" w:author="LFBersier" w:date="2023-03-09T14:34:00Z" w:initials="MOU">
    <w:p w14:paraId="39459A07" w14:textId="00C99303" w:rsidR="00BE6FCC" w:rsidRDefault="00BE6FCC">
      <w:pPr>
        <w:pStyle w:val="CommentText"/>
      </w:pPr>
      <w:r>
        <w:rPr>
          <w:rStyle w:val="CommentReference"/>
        </w:rPr>
        <w:annotationRef/>
      </w:r>
      <w:r>
        <w:t>I am not a specialist, but it seems to me that endotherms are more often income breeders (see https://doi.org/10.2307/3546846). So, a citation for the chamois may be useful here.</w:t>
      </w:r>
    </w:p>
  </w:comment>
  <w:comment w:id="117" w:author="Federico Tettamanti" w:date="2023-03-13T09:45:00Z" w:initials="FT">
    <w:p w14:paraId="0AB525ED" w14:textId="19D33B3C" w:rsidR="00D458D7" w:rsidRDefault="00D458D7">
      <w:pPr>
        <w:pStyle w:val="CommentText"/>
      </w:pPr>
      <w:r>
        <w:rPr>
          <w:rStyle w:val="CommentReference"/>
        </w:rPr>
        <w:annotationRef/>
      </w:r>
      <w:r>
        <w:t xml:space="preserve">Insert some information about quality of females, </w:t>
      </w:r>
      <w:r w:rsidRPr="00D458D7">
        <w:t>https://link.springer.com/article/10.1007/s00442-014-3197-y</w:t>
      </w:r>
    </w:p>
  </w:comment>
  <w:comment w:id="118" w:author="LFBersier" w:date="2023-03-09T14:54:00Z" w:initials="MOU">
    <w:p w14:paraId="29F886CB" w14:textId="05529914" w:rsidR="00543B75" w:rsidRPr="00543B75" w:rsidRDefault="00543B75">
      <w:pPr>
        <w:pStyle w:val="CommentText"/>
      </w:pPr>
      <w:r>
        <w:rPr>
          <w:rStyle w:val="CommentReference"/>
        </w:rPr>
        <w:annotationRef/>
      </w:r>
      <w:r>
        <w:t xml:space="preserve">Should we also discuss here in what and why our results are different from those of </w:t>
      </w:r>
      <w:r w:rsidRPr="00543B75">
        <w:t>Büntgen et al. 2017</w:t>
      </w:r>
      <w:r>
        <w:t xml:space="preserve"> ?</w:t>
      </w:r>
    </w:p>
  </w:comment>
  <w:comment w:id="120" w:author="Giulia Masoero" w:date="2022-09-06T13:25:00Z" w:initials="GM">
    <w:p w14:paraId="55186C41" w14:textId="0F5A3F92" w:rsidR="00EC655F" w:rsidRPr="007A55F6" w:rsidRDefault="00C86838" w:rsidP="009F0982">
      <w:pPr>
        <w:rPr>
          <w:lang w:val="en-US"/>
        </w:rPr>
      </w:pPr>
      <w:r>
        <w:rPr>
          <w:rStyle w:val="CommentReference"/>
        </w:rPr>
        <w:annotationRef/>
      </w:r>
      <w:r w:rsidR="00EC655F">
        <w:rPr>
          <w:rFonts w:eastAsia="Arial Unicode MS"/>
          <w:i/>
          <w:iCs/>
          <w:sz w:val="20"/>
          <w:szCs w:val="20"/>
          <w:bdr w:val="nil"/>
          <w:lang w:val="en-US" w:eastAsia="en-US"/>
        </w:rPr>
        <w:t>some possibly useful stuff…</w:t>
      </w:r>
    </w:p>
    <w:p w14:paraId="24FDD7A6" w14:textId="77777777" w:rsidR="00EC655F" w:rsidRPr="007A55F6" w:rsidRDefault="00EC655F" w:rsidP="009F0982">
      <w:pPr>
        <w:rPr>
          <w:lang w:val="en-US"/>
        </w:rPr>
      </w:pPr>
    </w:p>
    <w:p w14:paraId="177D2FE1" w14:textId="77777777" w:rsidR="00EC655F" w:rsidRPr="007A55F6" w:rsidRDefault="00EC655F" w:rsidP="009F0982">
      <w:pPr>
        <w:rPr>
          <w:lang w:val="en-US"/>
        </w:rPr>
      </w:pPr>
      <w:r>
        <w:rPr>
          <w:rFonts w:eastAsia="Arial Unicode MS"/>
          <w:i/>
          <w:iCs/>
          <w:sz w:val="20"/>
          <w:szCs w:val="20"/>
          <w:bdr w:val="nil"/>
          <w:lang w:val="en-US" w:eastAsia="en-US"/>
        </w:rPr>
        <w:t>REINER 2021</w:t>
      </w:r>
      <w:r>
        <w:rPr>
          <w:rFonts w:eastAsia="Arial Unicode MS"/>
          <w:sz w:val="20"/>
          <w:szCs w:val="20"/>
          <w:bdr w:val="nil"/>
          <w:lang w:val="en-US" w:eastAsia="en-US"/>
        </w:rPr>
        <w:cr/>
      </w:r>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r>
        <w:rPr>
          <w:rFonts w:eastAsia="Arial Unicode MS"/>
          <w:sz w:val="20"/>
          <w:szCs w:val="20"/>
          <w:bdr w:val="nil"/>
          <w:lang w:val="en-US" w:eastAsia="en-US"/>
        </w:rPr>
        <w:cr/>
      </w:r>
    </w:p>
  </w:comment>
  <w:comment w:id="124" w:author="Federico Tettamanti" w:date="2023-03-13T09:50:00Z" w:initials="FT">
    <w:p w14:paraId="733888C0" w14:textId="77777777" w:rsidR="00D458D7" w:rsidRDefault="00D458D7" w:rsidP="00D458D7">
      <w:pPr>
        <w:pStyle w:val="nova-legacy-e-listitem"/>
        <w:numPr>
          <w:ilvl w:val="0"/>
          <w:numId w:val="10"/>
        </w:numPr>
        <w:shd w:val="clear" w:color="auto" w:fill="FFFFFF"/>
        <w:spacing w:after="120" w:afterAutospacing="0"/>
        <w:rPr>
          <w:rFonts w:ascii="Inter" w:hAnsi="Inter"/>
          <w:color w:val="777777"/>
          <w:sz w:val="21"/>
          <w:szCs w:val="21"/>
        </w:rPr>
      </w:pPr>
      <w:r>
        <w:rPr>
          <w:rStyle w:val="CommentReference"/>
        </w:rPr>
        <w:annotationRef/>
      </w:r>
      <w:r>
        <w:t xml:space="preserve">Also eat during the night. </w:t>
      </w:r>
      <w:r>
        <w:rPr>
          <w:rFonts w:ascii="Inter" w:hAnsi="Inter"/>
          <w:color w:val="777777"/>
          <w:sz w:val="21"/>
          <w:szCs w:val="21"/>
        </w:rPr>
        <w:t>DOI: </w:t>
      </w:r>
    </w:p>
    <w:p w14:paraId="5AE3118E" w14:textId="77777777" w:rsidR="00D458D7" w:rsidRDefault="00000000" w:rsidP="00D458D7">
      <w:pPr>
        <w:pStyle w:val="nova-legacy-e-listitem"/>
        <w:numPr>
          <w:ilvl w:val="0"/>
          <w:numId w:val="10"/>
        </w:numPr>
        <w:shd w:val="clear" w:color="auto" w:fill="FFFFFF"/>
        <w:spacing w:before="0" w:after="0"/>
        <w:rPr>
          <w:rFonts w:ascii="Inter" w:hAnsi="Inter"/>
          <w:color w:val="777777"/>
          <w:sz w:val="21"/>
          <w:szCs w:val="21"/>
        </w:rPr>
      </w:pPr>
      <w:hyperlink r:id="rId4" w:tgtFrame="_blank" w:history="1">
        <w:r w:rsidR="00D458D7">
          <w:rPr>
            <w:rStyle w:val="Hyperlink"/>
            <w:rFonts w:ascii="inherit" w:hAnsi="inherit"/>
            <w:sz w:val="21"/>
            <w:szCs w:val="21"/>
            <w:bdr w:val="none" w:sz="0" w:space="0" w:color="auto" w:frame="1"/>
          </w:rPr>
          <w:t>10.1016/j.mambio.2018.06.003</w:t>
        </w:r>
      </w:hyperlink>
    </w:p>
    <w:p w14:paraId="764D9FEC" w14:textId="54254C53" w:rsidR="00D458D7" w:rsidRDefault="00D458D7">
      <w:pPr>
        <w:pStyle w:val="CommentText"/>
      </w:pPr>
    </w:p>
  </w:comment>
  <w:comment w:id="125" w:author="Federico Tettamanti" w:date="2023-03-13T09:51:00Z" w:initials="FT">
    <w:p w14:paraId="7DEC76B0" w14:textId="42780D45" w:rsidR="00D458D7" w:rsidRDefault="00D458D7">
      <w:pPr>
        <w:pStyle w:val="CommentText"/>
      </w:pPr>
      <w:r>
        <w:rPr>
          <w:rStyle w:val="CommentReference"/>
        </w:rPr>
        <w:annotationRef/>
      </w:r>
      <w:r>
        <w:t>Ok but we are sure about this? Climate change, temperature growth, we have no more snow in the winter,…</w:t>
      </w:r>
      <w:r w:rsidR="00B931C5">
        <w:t xml:space="preserve"> larger survival</w:t>
      </w:r>
    </w:p>
  </w:comment>
  <w:comment w:id="126" w:author="Giulia Masoero" w:date="2022-09-06T13:25:00Z" w:initials="GM">
    <w:p w14:paraId="219A7DDE" w14:textId="6D2F60D4" w:rsidR="00C86838" w:rsidRPr="007A55F6" w:rsidRDefault="00C86838" w:rsidP="00A212AE">
      <w:pPr>
        <w:rPr>
          <w:lang w:val="en-US"/>
        </w:rPr>
      </w:pPr>
      <w:r>
        <w:rPr>
          <w:rStyle w:val="CommentReference"/>
        </w:rPr>
        <w:annotationRef/>
      </w:r>
      <w:r>
        <w:rPr>
          <w:rFonts w:eastAsia="Arial Unicode MS"/>
          <w:i/>
          <w:iCs/>
          <w:sz w:val="20"/>
          <w:szCs w:val="20"/>
          <w:bdr w:val="nil"/>
          <w:lang w:val="en-US" w:eastAsia="en-US"/>
        </w:rPr>
        <w:t>REINER 2021</w:t>
      </w:r>
    </w:p>
    <w:p w14:paraId="3EDB61F3" w14:textId="77777777" w:rsidR="00C86838" w:rsidRPr="007A55F6" w:rsidRDefault="00C86838" w:rsidP="00A212AE">
      <w:pPr>
        <w:rPr>
          <w:lang w:val="en-US"/>
        </w:rPr>
      </w:pPr>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Pr="007A55F6" w:rsidRDefault="00C86838" w:rsidP="00A212AE">
      <w:pPr>
        <w:rPr>
          <w:lang w:val="en-US"/>
        </w:rPr>
      </w:pPr>
    </w:p>
  </w:comment>
  <w:comment w:id="127" w:author="Giulia Masoero" w:date="2022-09-06T13:23:00Z" w:initials="GM">
    <w:p w14:paraId="55FC7DAB" w14:textId="7AAEFBCB" w:rsidR="00C86838" w:rsidRPr="007A55F6" w:rsidRDefault="00C86838" w:rsidP="00E40479">
      <w:pPr>
        <w:rPr>
          <w:lang w:val="en-US"/>
        </w:rPr>
      </w:pPr>
      <w:r>
        <w:rPr>
          <w:rStyle w:val="CommentReference"/>
        </w:rPr>
        <w:annotationRef/>
      </w:r>
      <w:r>
        <w:rPr>
          <w:rFonts w:eastAsia="Arial Unicode MS"/>
          <w:i/>
          <w:iCs/>
          <w:sz w:val="20"/>
          <w:szCs w:val="20"/>
          <w:bdr w:val="nil"/>
          <w:lang w:val="en-US" w:eastAsia="en-US"/>
        </w:rPr>
        <w:t>REINER 2022…</w:t>
      </w:r>
    </w:p>
    <w:p w14:paraId="526DDF4A" w14:textId="77777777" w:rsidR="00C86838" w:rsidRPr="007A55F6" w:rsidRDefault="00C86838" w:rsidP="00E40479">
      <w:pPr>
        <w:rPr>
          <w:lang w:val="en-US"/>
        </w:rPr>
      </w:pPr>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Pr="007A55F6" w:rsidRDefault="00C86838" w:rsidP="00E40479">
      <w:pPr>
        <w:rPr>
          <w:lang w:val="en-US"/>
        </w:rPr>
      </w:pPr>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Pr="007A55F6" w:rsidRDefault="00C86838" w:rsidP="00E40479">
      <w:pPr>
        <w:rPr>
          <w:lang w:val="en-US"/>
        </w:rPr>
      </w:pPr>
    </w:p>
  </w:comment>
  <w:comment w:id="128" w:author="Giulia Masoero" w:date="2022-09-04T11:16:00Z" w:initials="GM">
    <w:p w14:paraId="3000C862" w14:textId="77777777" w:rsidR="009360B9" w:rsidRPr="007A55F6" w:rsidRDefault="009360B9" w:rsidP="009360B9">
      <w:pPr>
        <w:rPr>
          <w:lang w:val="en-US"/>
        </w:rPr>
      </w:pPr>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129" w:author="Federico Tettamanti" w:date="2023-03-13T10:08:00Z" w:initials="FT">
    <w:p w14:paraId="1E89ABB6" w14:textId="5F68CA39" w:rsidR="00F42891" w:rsidRDefault="00F42891">
      <w:pPr>
        <w:pStyle w:val="CommentText"/>
      </w:pPr>
      <w:r>
        <w:rPr>
          <w:rStyle w:val="CommentReference"/>
        </w:rPr>
        <w:annotationRef/>
      </w:r>
      <w:r>
        <w:t xml:space="preserve">..cantonal office of Ticin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A6269B" w15:done="0"/>
  <w15:commentEx w15:paraId="1E4376AB" w15:paraIdParent="33A6269B" w15:done="0"/>
  <w15:commentEx w15:paraId="634CA756" w15:done="0"/>
  <w15:commentEx w15:paraId="520DB11D" w15:done="0"/>
  <w15:commentEx w15:paraId="4FA90FD4" w15:done="0"/>
  <w15:commentEx w15:paraId="5A06995A" w15:done="0"/>
  <w15:commentEx w15:paraId="7D5EAEDF" w15:done="0"/>
  <w15:commentEx w15:paraId="39DE6E60" w15:done="0"/>
  <w15:commentEx w15:paraId="0D6B686C" w15:done="0"/>
  <w15:commentEx w15:paraId="47283515" w15:done="0"/>
  <w15:commentEx w15:paraId="6A99AA92" w15:done="0"/>
  <w15:commentEx w15:paraId="37C6CCB8" w15:done="0"/>
  <w15:commentEx w15:paraId="341194D3" w15:done="0"/>
  <w15:commentEx w15:paraId="2C1FEDDC" w15:done="0"/>
  <w15:commentEx w15:paraId="37032504" w15:done="0"/>
  <w15:commentEx w15:paraId="4E471D4E" w15:done="0"/>
  <w15:commentEx w15:paraId="4E07732D" w15:done="0"/>
  <w15:commentEx w15:paraId="607A26FD" w15:done="0"/>
  <w15:commentEx w15:paraId="1100B7CC" w15:done="0"/>
  <w15:commentEx w15:paraId="54941440" w15:done="0"/>
  <w15:commentEx w15:paraId="5C403697" w15:done="0"/>
  <w15:commentEx w15:paraId="3F7657E7" w15:done="0"/>
  <w15:commentEx w15:paraId="475FCAAC" w15:done="0"/>
  <w15:commentEx w15:paraId="1496C447" w15:done="0"/>
  <w15:commentEx w15:paraId="57B2FA28" w15:done="0"/>
  <w15:commentEx w15:paraId="277019E2" w15:done="0"/>
  <w15:commentEx w15:paraId="26763617" w15:done="0"/>
  <w15:commentEx w15:paraId="72E1CD12" w15:done="0"/>
  <w15:commentEx w15:paraId="7554A60A" w15:done="0"/>
  <w15:commentEx w15:paraId="166DF93C" w15:done="0"/>
  <w15:commentEx w15:paraId="618D2637" w15:paraIdParent="166DF93C" w15:done="0"/>
  <w15:commentEx w15:paraId="079EE630" w15:done="0"/>
  <w15:commentEx w15:paraId="1F5C391E" w15:done="0"/>
  <w15:commentEx w15:paraId="7DEAD42E" w15:done="0"/>
  <w15:commentEx w15:paraId="07692A38" w15:done="0"/>
  <w15:commentEx w15:paraId="5BC04020" w15:done="0"/>
  <w15:commentEx w15:paraId="0677A187" w15:done="0"/>
  <w15:commentEx w15:paraId="39459A07" w15:done="0"/>
  <w15:commentEx w15:paraId="0AB525ED" w15:done="0"/>
  <w15:commentEx w15:paraId="29F886CB" w15:done="0"/>
  <w15:commentEx w15:paraId="177D2FE1" w15:done="0"/>
  <w15:commentEx w15:paraId="764D9FEC" w15:done="0"/>
  <w15:commentEx w15:paraId="7DEC76B0" w15:done="0"/>
  <w15:commentEx w15:paraId="1B7A9564" w15:done="0"/>
  <w15:commentEx w15:paraId="099DDCA7" w15:done="0"/>
  <w15:commentEx w15:paraId="3000C862" w15:done="0"/>
  <w15:commentEx w15:paraId="1E89AB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9DED" w16cex:dateUtc="2023-03-08T22:51:00Z"/>
  <w16cex:commentExtensible w16cex:durableId="27B97629" w16cex:dateUtc="2023-03-13T09:15:00Z"/>
  <w16cex:commentExtensible w16cex:durableId="27B97698" w16cex:dateUtc="2023-03-13T09:16:00Z"/>
  <w16cex:commentExtensible w16cex:durableId="27B41796" w16cex:dateUtc="2023-03-09T07:30:00Z"/>
  <w16cex:commentExtensible w16cex:durableId="27B96518" w16cex:dateUtc="2023-03-13T08:02:00Z"/>
  <w16cex:commentExtensible w16cex:durableId="27B43754" w16cex:dateUtc="2023-03-09T09:45:00Z"/>
  <w16cex:commentExtensible w16cex:durableId="274C1212" w16cex:dateUtc="2022-12-20T15:50:00Z"/>
  <w16cex:commentExtensible w16cex:durableId="27B96639" w16cex:dateUtc="2023-03-13T08:07:00Z"/>
  <w16cex:commentExtensible w16cex:durableId="27B390B3" w16cex:dateUtc="2023-03-08T21:54:00Z"/>
  <w16cex:commentExtensible w16cex:durableId="27B96718" w16cex:dateUtc="2023-03-13T08:10:00Z"/>
  <w16cex:commentExtensible w16cex:durableId="27B3913C" w16cex:dateUtc="2023-03-08T21:57:00Z"/>
  <w16cex:commentExtensible w16cex:durableId="27B4384B" w16cex:dateUtc="2023-03-09T09:49:00Z"/>
  <w16cex:commentExtensible w16cex:durableId="27B968F3" w16cex:dateUtc="2023-03-13T08:18:00Z"/>
  <w16cex:commentExtensible w16cex:durableId="27B438DF" w16cex:dateUtc="2023-03-09T09:52:00Z"/>
  <w16cex:commentExtensible w16cex:durableId="27B969D3" w16cex:dateUtc="2023-03-13T08:22:00Z"/>
  <w16cex:commentExtensible w16cex:durableId="27B96A52" w16cex:dateUtc="2023-03-13T08:24:00Z"/>
  <w16cex:commentExtensible w16cex:durableId="27B96B21" w16cex:dateUtc="2023-03-13T08:28:00Z"/>
  <w16cex:commentExtensible w16cex:durableId="27B96B5F" w16cex:dateUtc="2023-03-13T08:29:00Z"/>
  <w16cex:commentExtensible w16cex:durableId="27B39466" w16cex:dateUtc="2023-03-08T22:10:00Z"/>
  <w16cex:commentExtensible w16cex:durableId="27B96B8F" w16cex:dateUtc="2023-03-13T08:29:00Z"/>
  <w16cex:commentExtensible w16cex:durableId="27B439B3" w16cex:dateUtc="2023-03-09T09:55:00Z"/>
  <w16cex:commentExtensible w16cex:durableId="27B96BC5" w16cex:dateUtc="2023-03-13T08:30:00Z"/>
  <w16cex:commentExtensible w16cex:durableId="27B4678F" w16cex:dateUtc="2023-03-09T13:11:00Z"/>
  <w16cex:commentExtensible w16cex:durableId="27B467D6" w16cex:dateUtc="2023-03-09T13:12:00Z"/>
  <w16cex:commentExtensible w16cex:durableId="27B468E9" w16cex:dateUtc="2023-03-09T13:17:00Z"/>
  <w16cex:commentExtensible w16cex:durableId="27B39482" w16cex:dateUtc="2023-03-08T22:10:00Z"/>
  <w16cex:commentExtensible w16cex:durableId="27B394E6" w16cex:dateUtc="2023-03-08T22:12:00Z"/>
  <w16cex:commentExtensible w16cex:durableId="27B46A38" w16cex:dateUtc="2023-03-09T13:22:00Z"/>
  <w16cex:commentExtensible w16cex:durableId="27B96CED" w16cex:dateUtc="2023-03-13T08:35:00Z"/>
  <w16cex:commentExtensible w16cex:durableId="27B96D17" w16cex:dateUtc="2023-03-13T08:36:00Z"/>
  <w16cex:commentExtensible w16cex:durableId="27BF6281" w16cex:dateUtc="2023-03-17T21:04:00Z"/>
  <w16cex:commentExtensible w16cex:durableId="27B344FC" w16cex:dateUtc="2023-03-08T16:31:00Z"/>
  <w16cex:commentExtensible w16cex:durableId="27B46B70" w16cex:dateUtc="2023-03-09T13:28:00Z"/>
  <w16cex:commentExtensible w16cex:durableId="27B9716A" w16cex:dateUtc="2023-03-13T08:54:00Z"/>
  <w16cex:commentExtensible w16cex:durableId="27B97366" w16cex:dateUtc="2023-03-13T09:03:00Z"/>
  <w16cex:commentExtensible w16cex:durableId="27B96E6A" w16cex:dateUtc="2023-03-13T08:42:00Z"/>
  <w16cex:commentExtensible w16cex:durableId="27B96ED5" w16cex:dateUtc="2023-03-13T08:43:00Z"/>
  <w16cex:commentExtensible w16cex:durableId="27B46D06" w16cex:dateUtc="2023-03-09T13:34:00Z"/>
  <w16cex:commentExtensible w16cex:durableId="27B96F43" w16cex:dateUtc="2023-03-13T08:45:00Z"/>
  <w16cex:commentExtensible w16cex:durableId="27B47193" w16cex:dateUtc="2023-03-09T13:54:00Z"/>
  <w16cex:commentExtensible w16cex:durableId="26C1C8AC" w16cex:dateUtc="2022-09-06T17:25:00Z"/>
  <w16cex:commentExtensible w16cex:durableId="27B97066" w16cex:dateUtc="2023-03-13T08:50:00Z"/>
  <w16cex:commentExtensible w16cex:durableId="27B970B5" w16cex:dateUtc="2023-03-13T08:51:00Z"/>
  <w16cex:commentExtensible w16cex:durableId="26C1C8C4" w16cex:dateUtc="2022-09-06T17:25:00Z"/>
  <w16cex:commentExtensible w16cex:durableId="26C1C85D" w16cex:dateUtc="2022-09-06T17:23:00Z"/>
  <w16cex:commentExtensible w16cex:durableId="26BF0782" w16cex:dateUtc="2022-09-04T15:16:00Z"/>
  <w16cex:commentExtensible w16cex:durableId="27B97485" w16cex:dateUtc="2023-03-13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A6269B" w16cid:durableId="27B39DED"/>
  <w16cid:commentId w16cid:paraId="1E4376AB" w16cid:durableId="27B97629"/>
  <w16cid:commentId w16cid:paraId="634CA756" w16cid:durableId="27B97698"/>
  <w16cid:commentId w16cid:paraId="520DB11D" w16cid:durableId="27B41796"/>
  <w16cid:commentId w16cid:paraId="4FA90FD4" w16cid:durableId="27B96518"/>
  <w16cid:commentId w16cid:paraId="5A06995A" w16cid:durableId="27B43754"/>
  <w16cid:commentId w16cid:paraId="7D5EAEDF" w16cid:durableId="274C1212"/>
  <w16cid:commentId w16cid:paraId="39DE6E60" w16cid:durableId="27B96639"/>
  <w16cid:commentId w16cid:paraId="0D6B686C" w16cid:durableId="27B390B3"/>
  <w16cid:commentId w16cid:paraId="47283515" w16cid:durableId="27B96718"/>
  <w16cid:commentId w16cid:paraId="6A99AA92" w16cid:durableId="27B3913C"/>
  <w16cid:commentId w16cid:paraId="37C6CCB8" w16cid:durableId="27B4384B"/>
  <w16cid:commentId w16cid:paraId="341194D3" w16cid:durableId="27B968F3"/>
  <w16cid:commentId w16cid:paraId="2C1FEDDC" w16cid:durableId="27B438DF"/>
  <w16cid:commentId w16cid:paraId="37032504" w16cid:durableId="27B969D3"/>
  <w16cid:commentId w16cid:paraId="4E471D4E" w16cid:durableId="27B96A52"/>
  <w16cid:commentId w16cid:paraId="4E07732D" w16cid:durableId="27B96B21"/>
  <w16cid:commentId w16cid:paraId="607A26FD" w16cid:durableId="27B96B5F"/>
  <w16cid:commentId w16cid:paraId="1100B7CC" w16cid:durableId="27B39466"/>
  <w16cid:commentId w16cid:paraId="54941440" w16cid:durableId="27B96B8F"/>
  <w16cid:commentId w16cid:paraId="5C403697" w16cid:durableId="27B439B3"/>
  <w16cid:commentId w16cid:paraId="3F7657E7" w16cid:durableId="27B96BC5"/>
  <w16cid:commentId w16cid:paraId="475FCAAC" w16cid:durableId="27B4678F"/>
  <w16cid:commentId w16cid:paraId="1496C447" w16cid:durableId="27B467D6"/>
  <w16cid:commentId w16cid:paraId="57B2FA28" w16cid:durableId="27B468E9"/>
  <w16cid:commentId w16cid:paraId="277019E2" w16cid:durableId="27B39482"/>
  <w16cid:commentId w16cid:paraId="26763617" w16cid:durableId="27B394E6"/>
  <w16cid:commentId w16cid:paraId="72E1CD12" w16cid:durableId="27B46A38"/>
  <w16cid:commentId w16cid:paraId="7554A60A" w16cid:durableId="27B96CED"/>
  <w16cid:commentId w16cid:paraId="166DF93C" w16cid:durableId="27B96D17"/>
  <w16cid:commentId w16cid:paraId="618D2637" w16cid:durableId="27BF6281"/>
  <w16cid:commentId w16cid:paraId="079EE630" w16cid:durableId="27B344FC"/>
  <w16cid:commentId w16cid:paraId="1F5C391E" w16cid:durableId="27B46B70"/>
  <w16cid:commentId w16cid:paraId="7DEAD42E" w16cid:durableId="27B9716A"/>
  <w16cid:commentId w16cid:paraId="07692A38" w16cid:durableId="27B97366"/>
  <w16cid:commentId w16cid:paraId="5BC04020" w16cid:durableId="27B96E6A"/>
  <w16cid:commentId w16cid:paraId="0677A187" w16cid:durableId="27B96ED5"/>
  <w16cid:commentId w16cid:paraId="39459A07" w16cid:durableId="27B46D06"/>
  <w16cid:commentId w16cid:paraId="0AB525ED" w16cid:durableId="27B96F43"/>
  <w16cid:commentId w16cid:paraId="29F886CB" w16cid:durableId="27B47193"/>
  <w16cid:commentId w16cid:paraId="177D2FE1" w16cid:durableId="26C1C8AC"/>
  <w16cid:commentId w16cid:paraId="764D9FEC" w16cid:durableId="27B97066"/>
  <w16cid:commentId w16cid:paraId="7DEC76B0" w16cid:durableId="27B970B5"/>
  <w16cid:commentId w16cid:paraId="1B7A9564" w16cid:durableId="26C1C8C4"/>
  <w16cid:commentId w16cid:paraId="099DDCA7" w16cid:durableId="26C1C85D"/>
  <w16cid:commentId w16cid:paraId="3000C862" w16cid:durableId="26BF0782"/>
  <w16cid:commentId w16cid:paraId="1E89ABB6" w16cid:durableId="27B974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2AF77F" w14:textId="77777777" w:rsidR="00EB3FCB" w:rsidRDefault="00EB3FCB">
      <w:r>
        <w:separator/>
      </w:r>
    </w:p>
  </w:endnote>
  <w:endnote w:type="continuationSeparator" w:id="0">
    <w:p w14:paraId="393D86B6" w14:textId="77777777" w:rsidR="00EB3FCB" w:rsidRDefault="00EB3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altName w:val="Yu Gothic"/>
    <w:panose1 w:val="020B0604020202020204"/>
    <w:charset w:val="80"/>
    <w:family w:val="swiss"/>
    <w:pitch w:val="variable"/>
    <w:sig w:usb0="F7FFAFFF" w:usb1="E9DFFFFF" w:usb2="0000003F" w:usb3="00000000" w:csb0="003F01FF" w:csb1="00000000"/>
  </w:font>
  <w:font w:name="Times">
    <w:panose1 w:val="02020603050405020304"/>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Inter">
    <w:altName w:val="Calibri"/>
    <w:charset w:val="00"/>
    <w:family w:val="swiss"/>
    <w:pitch w:val="variable"/>
    <w:sig w:usb0="E00002FF" w:usb1="1200A1FF" w:usb2="00000001" w:usb3="00000000" w:csb0="0000019F"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3575D" w14:textId="77777777" w:rsidR="00EB3FCB" w:rsidRDefault="00EB3FCB">
      <w:r>
        <w:separator/>
      </w:r>
    </w:p>
  </w:footnote>
  <w:footnote w:type="continuationSeparator" w:id="0">
    <w:p w14:paraId="10D5AFC8" w14:textId="77777777" w:rsidR="00EB3FCB" w:rsidRDefault="00EB3F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465A3E"/>
    <w:multiLevelType w:val="multilevel"/>
    <w:tmpl w:val="6BD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94756"/>
    <w:multiLevelType w:val="multilevel"/>
    <w:tmpl w:val="055E5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DE0BBB"/>
    <w:multiLevelType w:val="hybridMultilevel"/>
    <w:tmpl w:val="52C22CFA"/>
    <w:numStyleLink w:val="ImportedStyle2"/>
  </w:abstractNum>
  <w:abstractNum w:abstractNumId="7" w15:restartNumberingAfterBreak="0">
    <w:nsid w:val="77FA7EBB"/>
    <w:multiLevelType w:val="hybridMultilevel"/>
    <w:tmpl w:val="370E6754"/>
    <w:numStyleLink w:val="ImportedStyle1"/>
  </w:abstractNum>
  <w:abstractNum w:abstractNumId="8"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8"/>
  </w:num>
  <w:num w:numId="2" w16cid:durableId="813646919">
    <w:abstractNumId w:val="7"/>
  </w:num>
  <w:num w:numId="3" w16cid:durableId="940601716">
    <w:abstractNumId w:val="0"/>
  </w:num>
  <w:num w:numId="4" w16cid:durableId="1873767225">
    <w:abstractNumId w:val="6"/>
  </w:num>
  <w:num w:numId="5" w16cid:durableId="832065497">
    <w:abstractNumId w:val="5"/>
  </w:num>
  <w:num w:numId="6" w16cid:durableId="1515152570">
    <w:abstractNumId w:val="1"/>
  </w:num>
  <w:num w:numId="7" w16cid:durableId="1235045594">
    <w:abstractNumId w:val="4"/>
  </w:num>
  <w:num w:numId="8" w16cid:durableId="494305278">
    <w:abstractNumId w:val="9"/>
  </w:num>
  <w:num w:numId="9" w16cid:durableId="797257122">
    <w:abstractNumId w:val="3"/>
  </w:num>
  <w:num w:numId="10" w16cid:durableId="1671760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derico Tettamanti">
    <w15:presenceInfo w15:providerId="Windows Live" w15:userId="01c671db1aa0b325"/>
  </w15:person>
  <w15:person w15:author="Pierre Bize">
    <w15:presenceInfo w15:providerId="AD" w15:userId="S::pierre.bize@vogelwarte.ch::40d0fcee-8ff8-4b1e-9d4b-f6de2d6aa427"/>
  </w15:person>
  <w15:person w15:author="Kristina Gencheva">
    <w15:presenceInfo w15:providerId="Windows Live" w15:userId="28bedefd6b3da01e"/>
  </w15:person>
  <w15:person w15:author="LFBersier">
    <w15:presenceInfo w15:providerId="None" w15:userId="LFBersier"/>
  </w15:person>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20F77"/>
    <w:rsid w:val="00020FFD"/>
    <w:rsid w:val="000263A6"/>
    <w:rsid w:val="00026F81"/>
    <w:rsid w:val="00027F1D"/>
    <w:rsid w:val="000317A6"/>
    <w:rsid w:val="00033236"/>
    <w:rsid w:val="00036751"/>
    <w:rsid w:val="00036EC4"/>
    <w:rsid w:val="000375DD"/>
    <w:rsid w:val="00043F86"/>
    <w:rsid w:val="00044DF7"/>
    <w:rsid w:val="00045053"/>
    <w:rsid w:val="000457FD"/>
    <w:rsid w:val="00052439"/>
    <w:rsid w:val="000528A8"/>
    <w:rsid w:val="00055B6E"/>
    <w:rsid w:val="00055DCA"/>
    <w:rsid w:val="000603C6"/>
    <w:rsid w:val="000604DC"/>
    <w:rsid w:val="00060B5F"/>
    <w:rsid w:val="0006330F"/>
    <w:rsid w:val="00066EFD"/>
    <w:rsid w:val="00067711"/>
    <w:rsid w:val="00070747"/>
    <w:rsid w:val="00070A34"/>
    <w:rsid w:val="00075185"/>
    <w:rsid w:val="000801CA"/>
    <w:rsid w:val="000810C9"/>
    <w:rsid w:val="000825D4"/>
    <w:rsid w:val="00083251"/>
    <w:rsid w:val="00085786"/>
    <w:rsid w:val="00085B75"/>
    <w:rsid w:val="00090469"/>
    <w:rsid w:val="000920E3"/>
    <w:rsid w:val="00092257"/>
    <w:rsid w:val="00094107"/>
    <w:rsid w:val="0009477B"/>
    <w:rsid w:val="0009709E"/>
    <w:rsid w:val="000A7E4C"/>
    <w:rsid w:val="000B00EB"/>
    <w:rsid w:val="000B06B2"/>
    <w:rsid w:val="000B0A19"/>
    <w:rsid w:val="000B0D86"/>
    <w:rsid w:val="000B22D7"/>
    <w:rsid w:val="000B3650"/>
    <w:rsid w:val="000B431B"/>
    <w:rsid w:val="000B5583"/>
    <w:rsid w:val="000B6569"/>
    <w:rsid w:val="000C0093"/>
    <w:rsid w:val="000C10D4"/>
    <w:rsid w:val="000C5FFD"/>
    <w:rsid w:val="000C7AC2"/>
    <w:rsid w:val="000D3648"/>
    <w:rsid w:val="000D3C8B"/>
    <w:rsid w:val="000E528F"/>
    <w:rsid w:val="000E53CF"/>
    <w:rsid w:val="000E5A90"/>
    <w:rsid w:val="000F0790"/>
    <w:rsid w:val="000F0A09"/>
    <w:rsid w:val="000F6262"/>
    <w:rsid w:val="000F6A76"/>
    <w:rsid w:val="001032B2"/>
    <w:rsid w:val="00106AE1"/>
    <w:rsid w:val="001136DA"/>
    <w:rsid w:val="001163E1"/>
    <w:rsid w:val="0011710D"/>
    <w:rsid w:val="001200BC"/>
    <w:rsid w:val="0012184F"/>
    <w:rsid w:val="00125019"/>
    <w:rsid w:val="00130BA5"/>
    <w:rsid w:val="00133AAF"/>
    <w:rsid w:val="00135276"/>
    <w:rsid w:val="0014287D"/>
    <w:rsid w:val="00147758"/>
    <w:rsid w:val="001512B6"/>
    <w:rsid w:val="00153590"/>
    <w:rsid w:val="001556C8"/>
    <w:rsid w:val="001574C2"/>
    <w:rsid w:val="00157629"/>
    <w:rsid w:val="00157D6A"/>
    <w:rsid w:val="00160822"/>
    <w:rsid w:val="00162462"/>
    <w:rsid w:val="00162F19"/>
    <w:rsid w:val="0016414D"/>
    <w:rsid w:val="0016761C"/>
    <w:rsid w:val="0017020A"/>
    <w:rsid w:val="00172700"/>
    <w:rsid w:val="00172D96"/>
    <w:rsid w:val="00172E79"/>
    <w:rsid w:val="0017528C"/>
    <w:rsid w:val="00184F72"/>
    <w:rsid w:val="001865F6"/>
    <w:rsid w:val="00186C8B"/>
    <w:rsid w:val="00186E7E"/>
    <w:rsid w:val="00191A8F"/>
    <w:rsid w:val="001927DC"/>
    <w:rsid w:val="00195E8F"/>
    <w:rsid w:val="001A451F"/>
    <w:rsid w:val="001A49AF"/>
    <w:rsid w:val="001A5BD9"/>
    <w:rsid w:val="001B06F1"/>
    <w:rsid w:val="001B08F4"/>
    <w:rsid w:val="001B0BB7"/>
    <w:rsid w:val="001B2332"/>
    <w:rsid w:val="001B51D1"/>
    <w:rsid w:val="001B5E97"/>
    <w:rsid w:val="001C04EB"/>
    <w:rsid w:val="001C1A0B"/>
    <w:rsid w:val="001C3796"/>
    <w:rsid w:val="001C591C"/>
    <w:rsid w:val="001D088F"/>
    <w:rsid w:val="001D186E"/>
    <w:rsid w:val="001D2FDB"/>
    <w:rsid w:val="001D3E73"/>
    <w:rsid w:val="001D4264"/>
    <w:rsid w:val="001D53A3"/>
    <w:rsid w:val="001D7DCF"/>
    <w:rsid w:val="001E1F8D"/>
    <w:rsid w:val="001E3966"/>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252BC"/>
    <w:rsid w:val="0022663E"/>
    <w:rsid w:val="002272EC"/>
    <w:rsid w:val="0022737D"/>
    <w:rsid w:val="00232945"/>
    <w:rsid w:val="00233987"/>
    <w:rsid w:val="0023447D"/>
    <w:rsid w:val="0023500A"/>
    <w:rsid w:val="00236C35"/>
    <w:rsid w:val="0024007D"/>
    <w:rsid w:val="00244108"/>
    <w:rsid w:val="00244A3B"/>
    <w:rsid w:val="002554C2"/>
    <w:rsid w:val="002554FE"/>
    <w:rsid w:val="002555A7"/>
    <w:rsid w:val="002556E5"/>
    <w:rsid w:val="00260BD9"/>
    <w:rsid w:val="0026285F"/>
    <w:rsid w:val="002631D9"/>
    <w:rsid w:val="00265CA6"/>
    <w:rsid w:val="0027033D"/>
    <w:rsid w:val="0027218C"/>
    <w:rsid w:val="00272AC1"/>
    <w:rsid w:val="00276864"/>
    <w:rsid w:val="00277BEF"/>
    <w:rsid w:val="002837BC"/>
    <w:rsid w:val="002912E8"/>
    <w:rsid w:val="00293448"/>
    <w:rsid w:val="002940EB"/>
    <w:rsid w:val="00294694"/>
    <w:rsid w:val="0029506D"/>
    <w:rsid w:val="002950FD"/>
    <w:rsid w:val="00295735"/>
    <w:rsid w:val="002966DD"/>
    <w:rsid w:val="002B1C97"/>
    <w:rsid w:val="002B282A"/>
    <w:rsid w:val="002B64F7"/>
    <w:rsid w:val="002B690E"/>
    <w:rsid w:val="002C02EF"/>
    <w:rsid w:val="002C0A63"/>
    <w:rsid w:val="002C2818"/>
    <w:rsid w:val="002C5A87"/>
    <w:rsid w:val="002C6769"/>
    <w:rsid w:val="002C72C9"/>
    <w:rsid w:val="002C7561"/>
    <w:rsid w:val="002C76EF"/>
    <w:rsid w:val="002D1762"/>
    <w:rsid w:val="002D42B3"/>
    <w:rsid w:val="002D5968"/>
    <w:rsid w:val="002D6940"/>
    <w:rsid w:val="002E1FB5"/>
    <w:rsid w:val="002E2514"/>
    <w:rsid w:val="002E6189"/>
    <w:rsid w:val="002E6A2D"/>
    <w:rsid w:val="002E7B2A"/>
    <w:rsid w:val="002F2064"/>
    <w:rsid w:val="002F4980"/>
    <w:rsid w:val="00300019"/>
    <w:rsid w:val="00302813"/>
    <w:rsid w:val="003042CB"/>
    <w:rsid w:val="0030441E"/>
    <w:rsid w:val="00304B86"/>
    <w:rsid w:val="003056BE"/>
    <w:rsid w:val="00311BA1"/>
    <w:rsid w:val="00312AD5"/>
    <w:rsid w:val="0032112E"/>
    <w:rsid w:val="00325257"/>
    <w:rsid w:val="00325F00"/>
    <w:rsid w:val="003345D4"/>
    <w:rsid w:val="00336130"/>
    <w:rsid w:val="00336263"/>
    <w:rsid w:val="00341C0A"/>
    <w:rsid w:val="00344E0F"/>
    <w:rsid w:val="0034507C"/>
    <w:rsid w:val="00345233"/>
    <w:rsid w:val="003464F6"/>
    <w:rsid w:val="003477E7"/>
    <w:rsid w:val="00347AD1"/>
    <w:rsid w:val="00351EFE"/>
    <w:rsid w:val="00355C4A"/>
    <w:rsid w:val="003578F0"/>
    <w:rsid w:val="0036021A"/>
    <w:rsid w:val="00360FCD"/>
    <w:rsid w:val="00363127"/>
    <w:rsid w:val="00371D27"/>
    <w:rsid w:val="0037211C"/>
    <w:rsid w:val="00373D9D"/>
    <w:rsid w:val="003747B5"/>
    <w:rsid w:val="00375816"/>
    <w:rsid w:val="00377456"/>
    <w:rsid w:val="0038075E"/>
    <w:rsid w:val="0038304D"/>
    <w:rsid w:val="00383EE5"/>
    <w:rsid w:val="00384F59"/>
    <w:rsid w:val="00386B18"/>
    <w:rsid w:val="00386C3E"/>
    <w:rsid w:val="00390137"/>
    <w:rsid w:val="00390924"/>
    <w:rsid w:val="00396165"/>
    <w:rsid w:val="003A399E"/>
    <w:rsid w:val="003A5D17"/>
    <w:rsid w:val="003A6537"/>
    <w:rsid w:val="003B2179"/>
    <w:rsid w:val="003B2FCA"/>
    <w:rsid w:val="003B30B0"/>
    <w:rsid w:val="003B512C"/>
    <w:rsid w:val="003B5580"/>
    <w:rsid w:val="003B7E01"/>
    <w:rsid w:val="003C0E48"/>
    <w:rsid w:val="003C1C81"/>
    <w:rsid w:val="003C2508"/>
    <w:rsid w:val="003C3D17"/>
    <w:rsid w:val="003C422E"/>
    <w:rsid w:val="003C457B"/>
    <w:rsid w:val="003C6272"/>
    <w:rsid w:val="003D1B62"/>
    <w:rsid w:val="003D28B6"/>
    <w:rsid w:val="003D68EB"/>
    <w:rsid w:val="003E020F"/>
    <w:rsid w:val="003E38FF"/>
    <w:rsid w:val="003E49C7"/>
    <w:rsid w:val="003E6051"/>
    <w:rsid w:val="003E6270"/>
    <w:rsid w:val="003E7AA8"/>
    <w:rsid w:val="003E7B65"/>
    <w:rsid w:val="003F4248"/>
    <w:rsid w:val="003F70B9"/>
    <w:rsid w:val="003F7F26"/>
    <w:rsid w:val="00406F08"/>
    <w:rsid w:val="00406F6B"/>
    <w:rsid w:val="00412B59"/>
    <w:rsid w:val="00412F5F"/>
    <w:rsid w:val="00413A7C"/>
    <w:rsid w:val="00423938"/>
    <w:rsid w:val="00424D2A"/>
    <w:rsid w:val="00426CBC"/>
    <w:rsid w:val="0043049B"/>
    <w:rsid w:val="004309AA"/>
    <w:rsid w:val="00437C21"/>
    <w:rsid w:val="00437E09"/>
    <w:rsid w:val="00440A96"/>
    <w:rsid w:val="00444CF6"/>
    <w:rsid w:val="004468A1"/>
    <w:rsid w:val="004468BE"/>
    <w:rsid w:val="0044736E"/>
    <w:rsid w:val="0045194C"/>
    <w:rsid w:val="00453000"/>
    <w:rsid w:val="0045550A"/>
    <w:rsid w:val="00462D28"/>
    <w:rsid w:val="00463D22"/>
    <w:rsid w:val="00472103"/>
    <w:rsid w:val="00473248"/>
    <w:rsid w:val="004749E3"/>
    <w:rsid w:val="00475AE8"/>
    <w:rsid w:val="004762CC"/>
    <w:rsid w:val="00477C3E"/>
    <w:rsid w:val="00477EAE"/>
    <w:rsid w:val="004829A5"/>
    <w:rsid w:val="00483F89"/>
    <w:rsid w:val="00491CA4"/>
    <w:rsid w:val="00491E6F"/>
    <w:rsid w:val="004920BA"/>
    <w:rsid w:val="0049340F"/>
    <w:rsid w:val="00493A43"/>
    <w:rsid w:val="00493F5C"/>
    <w:rsid w:val="00494E62"/>
    <w:rsid w:val="00495B8C"/>
    <w:rsid w:val="00497D6E"/>
    <w:rsid w:val="004A4C2D"/>
    <w:rsid w:val="004B0520"/>
    <w:rsid w:val="004B0BCD"/>
    <w:rsid w:val="004B259C"/>
    <w:rsid w:val="004B6A4F"/>
    <w:rsid w:val="004C237B"/>
    <w:rsid w:val="004C2B63"/>
    <w:rsid w:val="004C446E"/>
    <w:rsid w:val="004C606D"/>
    <w:rsid w:val="004D1576"/>
    <w:rsid w:val="004E016F"/>
    <w:rsid w:val="004E3AFB"/>
    <w:rsid w:val="004F06FB"/>
    <w:rsid w:val="004F3118"/>
    <w:rsid w:val="004F53D7"/>
    <w:rsid w:val="005007FA"/>
    <w:rsid w:val="005040B9"/>
    <w:rsid w:val="0050480D"/>
    <w:rsid w:val="00512DC8"/>
    <w:rsid w:val="00514444"/>
    <w:rsid w:val="00521B14"/>
    <w:rsid w:val="0052200B"/>
    <w:rsid w:val="00523B06"/>
    <w:rsid w:val="00526EE1"/>
    <w:rsid w:val="0053127C"/>
    <w:rsid w:val="005326E5"/>
    <w:rsid w:val="00534AC2"/>
    <w:rsid w:val="00535DDE"/>
    <w:rsid w:val="00543B75"/>
    <w:rsid w:val="00545637"/>
    <w:rsid w:val="00551E9F"/>
    <w:rsid w:val="005538C7"/>
    <w:rsid w:val="00556F92"/>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4A2A"/>
    <w:rsid w:val="00586033"/>
    <w:rsid w:val="005870A0"/>
    <w:rsid w:val="00590A82"/>
    <w:rsid w:val="00590D4B"/>
    <w:rsid w:val="005920B2"/>
    <w:rsid w:val="005941DC"/>
    <w:rsid w:val="005956AF"/>
    <w:rsid w:val="00595A0D"/>
    <w:rsid w:val="005A03D6"/>
    <w:rsid w:val="005B26CB"/>
    <w:rsid w:val="005B29CE"/>
    <w:rsid w:val="005B4294"/>
    <w:rsid w:val="005B56E1"/>
    <w:rsid w:val="005C47BD"/>
    <w:rsid w:val="005C51CE"/>
    <w:rsid w:val="005C6261"/>
    <w:rsid w:val="005D1C07"/>
    <w:rsid w:val="005D2F0D"/>
    <w:rsid w:val="005D35DA"/>
    <w:rsid w:val="005D4FF5"/>
    <w:rsid w:val="005D5F44"/>
    <w:rsid w:val="005D6730"/>
    <w:rsid w:val="005E2085"/>
    <w:rsid w:val="005E57B5"/>
    <w:rsid w:val="005E765E"/>
    <w:rsid w:val="005F2D9F"/>
    <w:rsid w:val="005F2F85"/>
    <w:rsid w:val="005F6DB7"/>
    <w:rsid w:val="00601B1D"/>
    <w:rsid w:val="00602728"/>
    <w:rsid w:val="00604294"/>
    <w:rsid w:val="00604F5D"/>
    <w:rsid w:val="0060713F"/>
    <w:rsid w:val="006109C8"/>
    <w:rsid w:val="00613122"/>
    <w:rsid w:val="00613F6B"/>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D8F"/>
    <w:rsid w:val="006864EE"/>
    <w:rsid w:val="006907EB"/>
    <w:rsid w:val="0069160C"/>
    <w:rsid w:val="0069217C"/>
    <w:rsid w:val="00693100"/>
    <w:rsid w:val="00693283"/>
    <w:rsid w:val="00694F50"/>
    <w:rsid w:val="00694FE4"/>
    <w:rsid w:val="00696394"/>
    <w:rsid w:val="00696AE5"/>
    <w:rsid w:val="00696CA2"/>
    <w:rsid w:val="00697BD9"/>
    <w:rsid w:val="00697D26"/>
    <w:rsid w:val="006A2D7A"/>
    <w:rsid w:val="006B0A90"/>
    <w:rsid w:val="006B146C"/>
    <w:rsid w:val="006B662F"/>
    <w:rsid w:val="006C0347"/>
    <w:rsid w:val="006C5E46"/>
    <w:rsid w:val="006D2ACA"/>
    <w:rsid w:val="006D4CD6"/>
    <w:rsid w:val="006D56AB"/>
    <w:rsid w:val="006D5E43"/>
    <w:rsid w:val="006E3D58"/>
    <w:rsid w:val="006E5A2D"/>
    <w:rsid w:val="006F3D28"/>
    <w:rsid w:val="006F4474"/>
    <w:rsid w:val="006F5978"/>
    <w:rsid w:val="006F7666"/>
    <w:rsid w:val="00701CC9"/>
    <w:rsid w:val="00702481"/>
    <w:rsid w:val="00710B42"/>
    <w:rsid w:val="007110D3"/>
    <w:rsid w:val="00711F38"/>
    <w:rsid w:val="00711FD8"/>
    <w:rsid w:val="00716244"/>
    <w:rsid w:val="00723447"/>
    <w:rsid w:val="007255C7"/>
    <w:rsid w:val="0072705E"/>
    <w:rsid w:val="00727D67"/>
    <w:rsid w:val="00730B1F"/>
    <w:rsid w:val="007327B7"/>
    <w:rsid w:val="00733395"/>
    <w:rsid w:val="0073457D"/>
    <w:rsid w:val="007348CA"/>
    <w:rsid w:val="00736FF9"/>
    <w:rsid w:val="007371A9"/>
    <w:rsid w:val="00741A9F"/>
    <w:rsid w:val="007424B6"/>
    <w:rsid w:val="00742BAA"/>
    <w:rsid w:val="00742E64"/>
    <w:rsid w:val="0074320F"/>
    <w:rsid w:val="0074524B"/>
    <w:rsid w:val="00747763"/>
    <w:rsid w:val="00751854"/>
    <w:rsid w:val="0076151F"/>
    <w:rsid w:val="00762D1B"/>
    <w:rsid w:val="007630BD"/>
    <w:rsid w:val="0076328A"/>
    <w:rsid w:val="00770032"/>
    <w:rsid w:val="00771AF7"/>
    <w:rsid w:val="00772528"/>
    <w:rsid w:val="007763FC"/>
    <w:rsid w:val="0077753F"/>
    <w:rsid w:val="00782419"/>
    <w:rsid w:val="007826F2"/>
    <w:rsid w:val="00782B10"/>
    <w:rsid w:val="00784173"/>
    <w:rsid w:val="00787572"/>
    <w:rsid w:val="007965FC"/>
    <w:rsid w:val="007A080D"/>
    <w:rsid w:val="007A10D8"/>
    <w:rsid w:val="007A1405"/>
    <w:rsid w:val="007A1793"/>
    <w:rsid w:val="007A2882"/>
    <w:rsid w:val="007A2C79"/>
    <w:rsid w:val="007A55F6"/>
    <w:rsid w:val="007A6DE0"/>
    <w:rsid w:val="007B040B"/>
    <w:rsid w:val="007B04B8"/>
    <w:rsid w:val="007B0BA4"/>
    <w:rsid w:val="007B1C61"/>
    <w:rsid w:val="007C17F5"/>
    <w:rsid w:val="007C1E2B"/>
    <w:rsid w:val="007C45DE"/>
    <w:rsid w:val="007C55FB"/>
    <w:rsid w:val="007C5E4B"/>
    <w:rsid w:val="007D3244"/>
    <w:rsid w:val="007D33F6"/>
    <w:rsid w:val="007D54C9"/>
    <w:rsid w:val="007D562D"/>
    <w:rsid w:val="007E05B8"/>
    <w:rsid w:val="007E4097"/>
    <w:rsid w:val="007E4233"/>
    <w:rsid w:val="007E4D03"/>
    <w:rsid w:val="007E5242"/>
    <w:rsid w:val="007E693C"/>
    <w:rsid w:val="007F13FF"/>
    <w:rsid w:val="007F1727"/>
    <w:rsid w:val="007F1D38"/>
    <w:rsid w:val="007F25B1"/>
    <w:rsid w:val="007F3565"/>
    <w:rsid w:val="007F41DA"/>
    <w:rsid w:val="00802259"/>
    <w:rsid w:val="00803698"/>
    <w:rsid w:val="0080407D"/>
    <w:rsid w:val="00807A4B"/>
    <w:rsid w:val="00807E63"/>
    <w:rsid w:val="008108EA"/>
    <w:rsid w:val="00813AC3"/>
    <w:rsid w:val="008217D6"/>
    <w:rsid w:val="008252BF"/>
    <w:rsid w:val="00827142"/>
    <w:rsid w:val="00831D6E"/>
    <w:rsid w:val="0083236B"/>
    <w:rsid w:val="008344A6"/>
    <w:rsid w:val="008368E0"/>
    <w:rsid w:val="00836C78"/>
    <w:rsid w:val="0084101B"/>
    <w:rsid w:val="00846730"/>
    <w:rsid w:val="008467D2"/>
    <w:rsid w:val="0085198D"/>
    <w:rsid w:val="008539CE"/>
    <w:rsid w:val="00855E78"/>
    <w:rsid w:val="00856695"/>
    <w:rsid w:val="00863E99"/>
    <w:rsid w:val="00864F1E"/>
    <w:rsid w:val="0086687E"/>
    <w:rsid w:val="00870391"/>
    <w:rsid w:val="0087179D"/>
    <w:rsid w:val="008725C6"/>
    <w:rsid w:val="008742AB"/>
    <w:rsid w:val="00875598"/>
    <w:rsid w:val="00875A92"/>
    <w:rsid w:val="00875C00"/>
    <w:rsid w:val="00876609"/>
    <w:rsid w:val="008778D5"/>
    <w:rsid w:val="00877AAE"/>
    <w:rsid w:val="008811A8"/>
    <w:rsid w:val="008818E0"/>
    <w:rsid w:val="00882F8A"/>
    <w:rsid w:val="008873A4"/>
    <w:rsid w:val="00887635"/>
    <w:rsid w:val="0089019A"/>
    <w:rsid w:val="00891BDA"/>
    <w:rsid w:val="0089516E"/>
    <w:rsid w:val="0089589A"/>
    <w:rsid w:val="0089621C"/>
    <w:rsid w:val="008963E1"/>
    <w:rsid w:val="008A0518"/>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F1196"/>
    <w:rsid w:val="008F1459"/>
    <w:rsid w:val="008F412E"/>
    <w:rsid w:val="008F43F5"/>
    <w:rsid w:val="008F4C16"/>
    <w:rsid w:val="008F548A"/>
    <w:rsid w:val="008F60D0"/>
    <w:rsid w:val="008F776D"/>
    <w:rsid w:val="0090023D"/>
    <w:rsid w:val="00900EE4"/>
    <w:rsid w:val="009046BF"/>
    <w:rsid w:val="00905647"/>
    <w:rsid w:val="00905AEB"/>
    <w:rsid w:val="00907282"/>
    <w:rsid w:val="00910152"/>
    <w:rsid w:val="00914CDF"/>
    <w:rsid w:val="009159D4"/>
    <w:rsid w:val="00915D34"/>
    <w:rsid w:val="00920D13"/>
    <w:rsid w:val="0092170A"/>
    <w:rsid w:val="00924D00"/>
    <w:rsid w:val="009322A4"/>
    <w:rsid w:val="009360B9"/>
    <w:rsid w:val="009361A1"/>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675AF"/>
    <w:rsid w:val="00971448"/>
    <w:rsid w:val="00974BA7"/>
    <w:rsid w:val="0097733D"/>
    <w:rsid w:val="00981DBD"/>
    <w:rsid w:val="00982575"/>
    <w:rsid w:val="0098258D"/>
    <w:rsid w:val="00983769"/>
    <w:rsid w:val="00985B67"/>
    <w:rsid w:val="009860FD"/>
    <w:rsid w:val="00994F62"/>
    <w:rsid w:val="00995585"/>
    <w:rsid w:val="00996555"/>
    <w:rsid w:val="009A1C11"/>
    <w:rsid w:val="009A1E27"/>
    <w:rsid w:val="009A36E8"/>
    <w:rsid w:val="009A3E5E"/>
    <w:rsid w:val="009A50D4"/>
    <w:rsid w:val="009B2727"/>
    <w:rsid w:val="009B3413"/>
    <w:rsid w:val="009B3483"/>
    <w:rsid w:val="009B7190"/>
    <w:rsid w:val="009C4915"/>
    <w:rsid w:val="009C50A9"/>
    <w:rsid w:val="009C6814"/>
    <w:rsid w:val="009D4E2F"/>
    <w:rsid w:val="009D58CA"/>
    <w:rsid w:val="009D6D65"/>
    <w:rsid w:val="009D6DC3"/>
    <w:rsid w:val="009E1AB9"/>
    <w:rsid w:val="009E2ED8"/>
    <w:rsid w:val="009F299F"/>
    <w:rsid w:val="009F3382"/>
    <w:rsid w:val="009F3AD3"/>
    <w:rsid w:val="009F46A2"/>
    <w:rsid w:val="009F4785"/>
    <w:rsid w:val="00A02188"/>
    <w:rsid w:val="00A06893"/>
    <w:rsid w:val="00A12622"/>
    <w:rsid w:val="00A12B06"/>
    <w:rsid w:val="00A146B6"/>
    <w:rsid w:val="00A21711"/>
    <w:rsid w:val="00A23B9A"/>
    <w:rsid w:val="00A23BFE"/>
    <w:rsid w:val="00A23FBC"/>
    <w:rsid w:val="00A24D1F"/>
    <w:rsid w:val="00A31D7A"/>
    <w:rsid w:val="00A3295C"/>
    <w:rsid w:val="00A33686"/>
    <w:rsid w:val="00A35F63"/>
    <w:rsid w:val="00A40118"/>
    <w:rsid w:val="00A404C4"/>
    <w:rsid w:val="00A40B5E"/>
    <w:rsid w:val="00A4428E"/>
    <w:rsid w:val="00A46CAF"/>
    <w:rsid w:val="00A51DE9"/>
    <w:rsid w:val="00A53798"/>
    <w:rsid w:val="00A53E81"/>
    <w:rsid w:val="00A56DB1"/>
    <w:rsid w:val="00A56FE6"/>
    <w:rsid w:val="00A61BD4"/>
    <w:rsid w:val="00A625E6"/>
    <w:rsid w:val="00A72E87"/>
    <w:rsid w:val="00A73DC7"/>
    <w:rsid w:val="00A77636"/>
    <w:rsid w:val="00A806A7"/>
    <w:rsid w:val="00A83C52"/>
    <w:rsid w:val="00A84289"/>
    <w:rsid w:val="00A84D40"/>
    <w:rsid w:val="00A85C27"/>
    <w:rsid w:val="00A872BA"/>
    <w:rsid w:val="00A87FB6"/>
    <w:rsid w:val="00A90C36"/>
    <w:rsid w:val="00A937D2"/>
    <w:rsid w:val="00A93A52"/>
    <w:rsid w:val="00A96A76"/>
    <w:rsid w:val="00A96F3D"/>
    <w:rsid w:val="00A972D5"/>
    <w:rsid w:val="00AA1C8E"/>
    <w:rsid w:val="00AA3AAE"/>
    <w:rsid w:val="00AA3C21"/>
    <w:rsid w:val="00AA4D1B"/>
    <w:rsid w:val="00AA79E9"/>
    <w:rsid w:val="00AB1FFC"/>
    <w:rsid w:val="00AB28C9"/>
    <w:rsid w:val="00AB2BF4"/>
    <w:rsid w:val="00AB4453"/>
    <w:rsid w:val="00AC0815"/>
    <w:rsid w:val="00AC170F"/>
    <w:rsid w:val="00AC42DA"/>
    <w:rsid w:val="00AC665F"/>
    <w:rsid w:val="00AD40F8"/>
    <w:rsid w:val="00AD4B09"/>
    <w:rsid w:val="00AD5707"/>
    <w:rsid w:val="00AD70A0"/>
    <w:rsid w:val="00AD7404"/>
    <w:rsid w:val="00AD7D09"/>
    <w:rsid w:val="00AE01A1"/>
    <w:rsid w:val="00AE1008"/>
    <w:rsid w:val="00AE3E0C"/>
    <w:rsid w:val="00AE4E83"/>
    <w:rsid w:val="00AE57E1"/>
    <w:rsid w:val="00AE5EBC"/>
    <w:rsid w:val="00AF3556"/>
    <w:rsid w:val="00AF6FC7"/>
    <w:rsid w:val="00B01830"/>
    <w:rsid w:val="00B12C7D"/>
    <w:rsid w:val="00B130BB"/>
    <w:rsid w:val="00B15F3A"/>
    <w:rsid w:val="00B17FEA"/>
    <w:rsid w:val="00B20AC2"/>
    <w:rsid w:val="00B20E31"/>
    <w:rsid w:val="00B21987"/>
    <w:rsid w:val="00B21BD5"/>
    <w:rsid w:val="00B22080"/>
    <w:rsid w:val="00B2726D"/>
    <w:rsid w:val="00B366CC"/>
    <w:rsid w:val="00B4364F"/>
    <w:rsid w:val="00B44563"/>
    <w:rsid w:val="00B44686"/>
    <w:rsid w:val="00B4784F"/>
    <w:rsid w:val="00B47ED2"/>
    <w:rsid w:val="00B51CC5"/>
    <w:rsid w:val="00B53AAF"/>
    <w:rsid w:val="00B617C6"/>
    <w:rsid w:val="00B61A4B"/>
    <w:rsid w:val="00B67434"/>
    <w:rsid w:val="00B737F7"/>
    <w:rsid w:val="00B748EF"/>
    <w:rsid w:val="00B76915"/>
    <w:rsid w:val="00B81426"/>
    <w:rsid w:val="00B82F9B"/>
    <w:rsid w:val="00B84B3E"/>
    <w:rsid w:val="00B85FE1"/>
    <w:rsid w:val="00B91D47"/>
    <w:rsid w:val="00B9239D"/>
    <w:rsid w:val="00B931C5"/>
    <w:rsid w:val="00B93481"/>
    <w:rsid w:val="00B93A5F"/>
    <w:rsid w:val="00BA05B4"/>
    <w:rsid w:val="00BA3C63"/>
    <w:rsid w:val="00BA7903"/>
    <w:rsid w:val="00BB146E"/>
    <w:rsid w:val="00BB1BEA"/>
    <w:rsid w:val="00BB21A1"/>
    <w:rsid w:val="00BB3A93"/>
    <w:rsid w:val="00BC0FB6"/>
    <w:rsid w:val="00BC229A"/>
    <w:rsid w:val="00BC2A7A"/>
    <w:rsid w:val="00BC448B"/>
    <w:rsid w:val="00BC462F"/>
    <w:rsid w:val="00BC4FDD"/>
    <w:rsid w:val="00BC6005"/>
    <w:rsid w:val="00BC798B"/>
    <w:rsid w:val="00BC7A5E"/>
    <w:rsid w:val="00BD0F49"/>
    <w:rsid w:val="00BD13DD"/>
    <w:rsid w:val="00BD273E"/>
    <w:rsid w:val="00BD2AD1"/>
    <w:rsid w:val="00BD2EAD"/>
    <w:rsid w:val="00BD47C6"/>
    <w:rsid w:val="00BD5F31"/>
    <w:rsid w:val="00BD686A"/>
    <w:rsid w:val="00BE03A5"/>
    <w:rsid w:val="00BE568D"/>
    <w:rsid w:val="00BE5A69"/>
    <w:rsid w:val="00BE6FCC"/>
    <w:rsid w:val="00BF0EE7"/>
    <w:rsid w:val="00BF178A"/>
    <w:rsid w:val="00BF220B"/>
    <w:rsid w:val="00BF59BC"/>
    <w:rsid w:val="00BF6F37"/>
    <w:rsid w:val="00C01C08"/>
    <w:rsid w:val="00C02E79"/>
    <w:rsid w:val="00C03E44"/>
    <w:rsid w:val="00C06C85"/>
    <w:rsid w:val="00C06D08"/>
    <w:rsid w:val="00C128F7"/>
    <w:rsid w:val="00C13655"/>
    <w:rsid w:val="00C15A0A"/>
    <w:rsid w:val="00C21E8A"/>
    <w:rsid w:val="00C2637D"/>
    <w:rsid w:val="00C26623"/>
    <w:rsid w:val="00C272EE"/>
    <w:rsid w:val="00C30C39"/>
    <w:rsid w:val="00C32075"/>
    <w:rsid w:val="00C354D5"/>
    <w:rsid w:val="00C41A0C"/>
    <w:rsid w:val="00C4298E"/>
    <w:rsid w:val="00C43002"/>
    <w:rsid w:val="00C437B4"/>
    <w:rsid w:val="00C4439B"/>
    <w:rsid w:val="00C44F2E"/>
    <w:rsid w:val="00C53AD9"/>
    <w:rsid w:val="00C548E4"/>
    <w:rsid w:val="00C6769A"/>
    <w:rsid w:val="00C721FA"/>
    <w:rsid w:val="00C7233C"/>
    <w:rsid w:val="00C7416B"/>
    <w:rsid w:val="00C77710"/>
    <w:rsid w:val="00C77DA4"/>
    <w:rsid w:val="00C85EBE"/>
    <w:rsid w:val="00C86368"/>
    <w:rsid w:val="00C86838"/>
    <w:rsid w:val="00C96C10"/>
    <w:rsid w:val="00C96D34"/>
    <w:rsid w:val="00CA12BF"/>
    <w:rsid w:val="00CA1562"/>
    <w:rsid w:val="00CA2D77"/>
    <w:rsid w:val="00CA4836"/>
    <w:rsid w:val="00CA7136"/>
    <w:rsid w:val="00CA7970"/>
    <w:rsid w:val="00CB0CC7"/>
    <w:rsid w:val="00CB4913"/>
    <w:rsid w:val="00CB572D"/>
    <w:rsid w:val="00CB6A16"/>
    <w:rsid w:val="00CB7DE4"/>
    <w:rsid w:val="00CB7E63"/>
    <w:rsid w:val="00CC488F"/>
    <w:rsid w:val="00CD04AD"/>
    <w:rsid w:val="00CD15F6"/>
    <w:rsid w:val="00CD4E89"/>
    <w:rsid w:val="00CD5E5A"/>
    <w:rsid w:val="00CD6C13"/>
    <w:rsid w:val="00CE0D1F"/>
    <w:rsid w:val="00CE27A0"/>
    <w:rsid w:val="00CE5AA0"/>
    <w:rsid w:val="00CE708A"/>
    <w:rsid w:val="00CF0150"/>
    <w:rsid w:val="00CF0A0E"/>
    <w:rsid w:val="00CF1A78"/>
    <w:rsid w:val="00CF2D96"/>
    <w:rsid w:val="00CF34E4"/>
    <w:rsid w:val="00CF4B81"/>
    <w:rsid w:val="00CF698F"/>
    <w:rsid w:val="00D01C3A"/>
    <w:rsid w:val="00D02520"/>
    <w:rsid w:val="00D026F9"/>
    <w:rsid w:val="00D02758"/>
    <w:rsid w:val="00D11DE5"/>
    <w:rsid w:val="00D1250A"/>
    <w:rsid w:val="00D12EA5"/>
    <w:rsid w:val="00D13539"/>
    <w:rsid w:val="00D1711A"/>
    <w:rsid w:val="00D174DF"/>
    <w:rsid w:val="00D17DCD"/>
    <w:rsid w:val="00D22222"/>
    <w:rsid w:val="00D25FC4"/>
    <w:rsid w:val="00D2773E"/>
    <w:rsid w:val="00D318B8"/>
    <w:rsid w:val="00D31D1C"/>
    <w:rsid w:val="00D32136"/>
    <w:rsid w:val="00D325DE"/>
    <w:rsid w:val="00D33D7E"/>
    <w:rsid w:val="00D3421E"/>
    <w:rsid w:val="00D37992"/>
    <w:rsid w:val="00D4118A"/>
    <w:rsid w:val="00D41520"/>
    <w:rsid w:val="00D4430A"/>
    <w:rsid w:val="00D44D37"/>
    <w:rsid w:val="00D458D7"/>
    <w:rsid w:val="00D52C7B"/>
    <w:rsid w:val="00D53E88"/>
    <w:rsid w:val="00D546BA"/>
    <w:rsid w:val="00D5474C"/>
    <w:rsid w:val="00D562AB"/>
    <w:rsid w:val="00D601A7"/>
    <w:rsid w:val="00D60E37"/>
    <w:rsid w:val="00D60F05"/>
    <w:rsid w:val="00D62933"/>
    <w:rsid w:val="00D6755C"/>
    <w:rsid w:val="00D70C86"/>
    <w:rsid w:val="00D7364F"/>
    <w:rsid w:val="00D73DEE"/>
    <w:rsid w:val="00D7554A"/>
    <w:rsid w:val="00D7593F"/>
    <w:rsid w:val="00D75DC8"/>
    <w:rsid w:val="00D76D4B"/>
    <w:rsid w:val="00D774C7"/>
    <w:rsid w:val="00D77785"/>
    <w:rsid w:val="00D806CC"/>
    <w:rsid w:val="00D8232D"/>
    <w:rsid w:val="00D87B9E"/>
    <w:rsid w:val="00D92DAD"/>
    <w:rsid w:val="00D97AB2"/>
    <w:rsid w:val="00DA0CE6"/>
    <w:rsid w:val="00DA2B06"/>
    <w:rsid w:val="00DA30E5"/>
    <w:rsid w:val="00DA3FAD"/>
    <w:rsid w:val="00DA50F2"/>
    <w:rsid w:val="00DA57B0"/>
    <w:rsid w:val="00DA7D31"/>
    <w:rsid w:val="00DA7FE0"/>
    <w:rsid w:val="00DB28E8"/>
    <w:rsid w:val="00DB2A46"/>
    <w:rsid w:val="00DB34B6"/>
    <w:rsid w:val="00DB4757"/>
    <w:rsid w:val="00DB5376"/>
    <w:rsid w:val="00DB58EB"/>
    <w:rsid w:val="00DC065A"/>
    <w:rsid w:val="00DC0F66"/>
    <w:rsid w:val="00DC36AE"/>
    <w:rsid w:val="00DC3D8F"/>
    <w:rsid w:val="00DC62DD"/>
    <w:rsid w:val="00DD2CCA"/>
    <w:rsid w:val="00DD5402"/>
    <w:rsid w:val="00DD6793"/>
    <w:rsid w:val="00DD7FDA"/>
    <w:rsid w:val="00DE29E0"/>
    <w:rsid w:val="00DE4CF8"/>
    <w:rsid w:val="00DF334C"/>
    <w:rsid w:val="00E0276B"/>
    <w:rsid w:val="00E02F16"/>
    <w:rsid w:val="00E044F2"/>
    <w:rsid w:val="00E167CB"/>
    <w:rsid w:val="00E16C74"/>
    <w:rsid w:val="00E1703B"/>
    <w:rsid w:val="00E2192E"/>
    <w:rsid w:val="00E21981"/>
    <w:rsid w:val="00E21B21"/>
    <w:rsid w:val="00E22E0B"/>
    <w:rsid w:val="00E23A8A"/>
    <w:rsid w:val="00E25066"/>
    <w:rsid w:val="00E26D68"/>
    <w:rsid w:val="00E300A5"/>
    <w:rsid w:val="00E31868"/>
    <w:rsid w:val="00E349CC"/>
    <w:rsid w:val="00E34AF1"/>
    <w:rsid w:val="00E40061"/>
    <w:rsid w:val="00E401A1"/>
    <w:rsid w:val="00E477A6"/>
    <w:rsid w:val="00E47FC2"/>
    <w:rsid w:val="00E52159"/>
    <w:rsid w:val="00E522D8"/>
    <w:rsid w:val="00E5460F"/>
    <w:rsid w:val="00E54F3C"/>
    <w:rsid w:val="00E6447C"/>
    <w:rsid w:val="00E66138"/>
    <w:rsid w:val="00E73E98"/>
    <w:rsid w:val="00E75B03"/>
    <w:rsid w:val="00E8024E"/>
    <w:rsid w:val="00E809D2"/>
    <w:rsid w:val="00E839DB"/>
    <w:rsid w:val="00E84822"/>
    <w:rsid w:val="00E93667"/>
    <w:rsid w:val="00E95DA7"/>
    <w:rsid w:val="00E962E6"/>
    <w:rsid w:val="00E97717"/>
    <w:rsid w:val="00EA03CD"/>
    <w:rsid w:val="00EA07C9"/>
    <w:rsid w:val="00EA439B"/>
    <w:rsid w:val="00EA47B7"/>
    <w:rsid w:val="00EA6540"/>
    <w:rsid w:val="00EB0A51"/>
    <w:rsid w:val="00EB30D7"/>
    <w:rsid w:val="00EB3FCB"/>
    <w:rsid w:val="00EB4683"/>
    <w:rsid w:val="00EB48AA"/>
    <w:rsid w:val="00EB6C89"/>
    <w:rsid w:val="00EC0197"/>
    <w:rsid w:val="00EC0CC9"/>
    <w:rsid w:val="00EC31A1"/>
    <w:rsid w:val="00EC655F"/>
    <w:rsid w:val="00EC7DD3"/>
    <w:rsid w:val="00ED0CFE"/>
    <w:rsid w:val="00ED2644"/>
    <w:rsid w:val="00ED59F6"/>
    <w:rsid w:val="00ED7E2B"/>
    <w:rsid w:val="00EE0358"/>
    <w:rsid w:val="00EE0A3C"/>
    <w:rsid w:val="00EE0C3C"/>
    <w:rsid w:val="00EE27BB"/>
    <w:rsid w:val="00EF19FA"/>
    <w:rsid w:val="00EF22AE"/>
    <w:rsid w:val="00EF3AF9"/>
    <w:rsid w:val="00F03119"/>
    <w:rsid w:val="00F0375D"/>
    <w:rsid w:val="00F03A38"/>
    <w:rsid w:val="00F11D9A"/>
    <w:rsid w:val="00F1231B"/>
    <w:rsid w:val="00F12D76"/>
    <w:rsid w:val="00F150B5"/>
    <w:rsid w:val="00F155E6"/>
    <w:rsid w:val="00F317F1"/>
    <w:rsid w:val="00F33A08"/>
    <w:rsid w:val="00F35CAB"/>
    <w:rsid w:val="00F368C2"/>
    <w:rsid w:val="00F36CDF"/>
    <w:rsid w:val="00F4048D"/>
    <w:rsid w:val="00F418AC"/>
    <w:rsid w:val="00F42891"/>
    <w:rsid w:val="00F47099"/>
    <w:rsid w:val="00F50886"/>
    <w:rsid w:val="00F53E54"/>
    <w:rsid w:val="00F54D42"/>
    <w:rsid w:val="00F55976"/>
    <w:rsid w:val="00F561D7"/>
    <w:rsid w:val="00F601F0"/>
    <w:rsid w:val="00F60A70"/>
    <w:rsid w:val="00F62007"/>
    <w:rsid w:val="00F62761"/>
    <w:rsid w:val="00F7208C"/>
    <w:rsid w:val="00F7361A"/>
    <w:rsid w:val="00F74BEF"/>
    <w:rsid w:val="00F756AC"/>
    <w:rsid w:val="00F7687D"/>
    <w:rsid w:val="00F834C3"/>
    <w:rsid w:val="00F84D7B"/>
    <w:rsid w:val="00F85037"/>
    <w:rsid w:val="00F853AF"/>
    <w:rsid w:val="00F858F0"/>
    <w:rsid w:val="00F8595E"/>
    <w:rsid w:val="00F87B87"/>
    <w:rsid w:val="00F87FA2"/>
    <w:rsid w:val="00F9038E"/>
    <w:rsid w:val="00F92C5E"/>
    <w:rsid w:val="00F942F1"/>
    <w:rsid w:val="00F96511"/>
    <w:rsid w:val="00F975D5"/>
    <w:rsid w:val="00FA48E5"/>
    <w:rsid w:val="00FA5139"/>
    <w:rsid w:val="00FA6EA8"/>
    <w:rsid w:val="00FA7D86"/>
    <w:rsid w:val="00FB22AE"/>
    <w:rsid w:val="00FB30FA"/>
    <w:rsid w:val="00FC2025"/>
    <w:rsid w:val="00FC296D"/>
    <w:rsid w:val="00FC5A36"/>
    <w:rsid w:val="00FC5D62"/>
    <w:rsid w:val="00FC6BE1"/>
    <w:rsid w:val="00FD6342"/>
    <w:rsid w:val="00FD7CB7"/>
    <w:rsid w:val="00FE1218"/>
    <w:rsid w:val="00FE1899"/>
    <w:rsid w:val="00FE1B23"/>
    <w:rsid w:val="00FE4483"/>
    <w:rsid w:val="00FE5E85"/>
    <w:rsid w:val="00FE5F4E"/>
    <w:rsid w:val="00FE62DC"/>
    <w:rsid w:val="00FE7309"/>
    <w:rsid w:val="00FF0D31"/>
    <w:rsid w:val="00FF1B73"/>
    <w:rsid w:val="00FF283F"/>
    <w:rsid w:val="00FF2BE5"/>
    <w:rsid w:val="00FF46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 w:type="paragraph" w:customStyle="1" w:styleId="nova-legacy-e-listitem">
    <w:name w:val="nova-legacy-e-list__item"/>
    <w:basedOn w:val="Normal"/>
    <w:rsid w:val="00AA4D1B"/>
    <w:pPr>
      <w:spacing w:before="100" w:beforeAutospacing="1" w:after="100" w:afterAutospacing="1"/>
    </w:pPr>
    <w:rPr>
      <w:lang w:val="it-CH" w:eastAsia="it-CH"/>
    </w:rPr>
  </w:style>
  <w:style w:type="paragraph" w:customStyle="1" w:styleId="pf0">
    <w:name w:val="pf0"/>
    <w:basedOn w:val="Normal"/>
    <w:rsid w:val="00FB22AE"/>
    <w:pPr>
      <w:spacing w:before="100" w:beforeAutospacing="1" w:after="100" w:afterAutospacing="1"/>
    </w:pPr>
    <w:rPr>
      <w:lang w:eastAsia="de-CH"/>
    </w:rPr>
  </w:style>
  <w:style w:type="character" w:customStyle="1" w:styleId="cf01">
    <w:name w:val="cf01"/>
    <w:basedOn w:val="DefaultParagraphFont"/>
    <w:rsid w:val="00FB22AE"/>
    <w:rPr>
      <w:rFonts w:ascii="Segoe UI" w:hAnsi="Segoe UI" w:cs="Segoe UI" w:hint="default"/>
      <w:b/>
      <w:bCs/>
      <w:color w:val="8B8B8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37357127">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487622031">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19170791">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644/10-MAMM-A-056.1" TargetMode="External"/><Relationship Id="rId2" Type="http://schemas.openxmlformats.org/officeDocument/2006/relationships/hyperlink" Target="https://doi.org/10.1002/ecy.1690" TargetMode="External"/><Relationship Id="rId1" Type="http://schemas.openxmlformats.org/officeDocument/2006/relationships/hyperlink" Target="https://link.springer.com/article/10.1007/s00265-016-2137-8" TargetMode="External"/><Relationship Id="rId4" Type="http://schemas.openxmlformats.org/officeDocument/2006/relationships/hyperlink" Target="http://dx.doi.org/10.1016/j.mambio.2018.06.00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6774</Words>
  <Characters>168680</Characters>
  <Application>Microsoft Office Word</Application>
  <DocSecurity>0</DocSecurity>
  <Lines>1405</Lines>
  <Paragraphs>39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derico Tettamanti</dc:creator>
  <cp:lastModifiedBy>Pierre Bize</cp:lastModifiedBy>
  <cp:revision>7</cp:revision>
  <cp:lastPrinted>2023-02-24T22:00:00Z</cp:lastPrinted>
  <dcterms:created xsi:type="dcterms:W3CDTF">2023-03-16T20:12:00Z</dcterms:created>
  <dcterms:modified xsi:type="dcterms:W3CDTF">2023-03-2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lrqRyYid"/&gt;&lt;style id="http://www.zotero.org/styles/behavioral-ecology" hasBibliography="1" bibliographyStyleHasBeenSet="1"/&gt;&lt;prefs&gt;&lt;pref name="fieldType" value="Field"/&gt;&lt;/prefs&gt;&lt;/data&gt;</vt:lpwstr>
  </property>
  <property fmtid="{D5CDD505-2E9C-101B-9397-08002B2CF9AE}" pid="3" name="ZOTERO_PREF_2">
    <vt:lpwstr/>
  </property>
</Properties>
</file>